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10000137"/>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063B65E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10000138"/>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10000139"/>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10000140"/>
      <w:r w:rsidRPr="00721A18">
        <w:lastRenderedPageBreak/>
        <w:t>Table of Contents</w:t>
      </w:r>
      <w:bookmarkEnd w:id="5"/>
    </w:p>
    <w:p w14:paraId="2DC61B1C" w14:textId="2AB2294C" w:rsidR="00A05B84"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00A05B84" w:rsidRPr="005A1C73">
        <w:rPr>
          <w:lang w:val="de-DE"/>
        </w:rPr>
        <w:t>Ehrenwörtliche Erklärung</w:t>
      </w:r>
      <w:r w:rsidR="00A05B84">
        <w:tab/>
      </w:r>
      <w:r w:rsidR="00A05B84">
        <w:fldChar w:fldCharType="begin"/>
      </w:r>
      <w:r w:rsidR="00A05B84">
        <w:instrText xml:space="preserve"> PAGEREF _Toc110000137 \h </w:instrText>
      </w:r>
      <w:r w:rsidR="00A05B84">
        <w:fldChar w:fldCharType="separate"/>
      </w:r>
      <w:r w:rsidR="00A05B84">
        <w:t>2</w:t>
      </w:r>
      <w:r w:rsidR="00A05B84">
        <w:fldChar w:fldCharType="end"/>
      </w:r>
    </w:p>
    <w:p w14:paraId="240AD3AC" w14:textId="52B7CF66" w:rsidR="00A05B84" w:rsidRDefault="00A05B84">
      <w:pPr>
        <w:pStyle w:val="Verzeichnis1"/>
        <w:rPr>
          <w:rFonts w:asciiTheme="minorHAnsi" w:eastAsiaTheme="minorEastAsia" w:hAnsiTheme="minorHAnsi" w:cstheme="minorBidi"/>
          <w:b w:val="0"/>
          <w:szCs w:val="22"/>
          <w:lang w:eastAsia="en-US"/>
        </w:rPr>
      </w:pPr>
      <w:r w:rsidRPr="005A1C73">
        <w:rPr>
          <w:lang w:val="de-DE"/>
        </w:rPr>
        <w:t>Kurzfassung</w:t>
      </w:r>
      <w:r>
        <w:tab/>
      </w:r>
      <w:r>
        <w:fldChar w:fldCharType="begin"/>
      </w:r>
      <w:r>
        <w:instrText xml:space="preserve"> PAGEREF _Toc110000138 \h </w:instrText>
      </w:r>
      <w:r>
        <w:fldChar w:fldCharType="separate"/>
      </w:r>
      <w:r>
        <w:t>3</w:t>
      </w:r>
      <w:r>
        <w:fldChar w:fldCharType="end"/>
      </w:r>
    </w:p>
    <w:p w14:paraId="4E67206F" w14:textId="443C65F6" w:rsidR="00A05B84" w:rsidRDefault="00A05B84">
      <w:pPr>
        <w:pStyle w:val="Verzeichnis1"/>
        <w:rPr>
          <w:rFonts w:asciiTheme="minorHAnsi" w:eastAsiaTheme="minorEastAsia" w:hAnsiTheme="minorHAnsi" w:cstheme="minorBidi"/>
          <w:b w:val="0"/>
          <w:szCs w:val="22"/>
          <w:lang w:eastAsia="en-US"/>
        </w:rPr>
      </w:pPr>
      <w:r w:rsidRPr="005A1C73">
        <w:rPr>
          <w:lang w:val="en-GB"/>
        </w:rPr>
        <w:t>Abstract</w:t>
      </w:r>
      <w:r>
        <w:tab/>
      </w:r>
      <w:r>
        <w:fldChar w:fldCharType="begin"/>
      </w:r>
      <w:r>
        <w:instrText xml:space="preserve"> PAGEREF _Toc110000139 \h </w:instrText>
      </w:r>
      <w:r>
        <w:fldChar w:fldCharType="separate"/>
      </w:r>
      <w:r>
        <w:t>3</w:t>
      </w:r>
      <w:r>
        <w:fldChar w:fldCharType="end"/>
      </w:r>
    </w:p>
    <w:p w14:paraId="65542FF1" w14:textId="40FBFE4A" w:rsidR="00A05B84" w:rsidRDefault="00A05B84">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10000140 \h </w:instrText>
      </w:r>
      <w:r>
        <w:fldChar w:fldCharType="separate"/>
      </w:r>
      <w:r>
        <w:t>4</w:t>
      </w:r>
      <w:r>
        <w:fldChar w:fldCharType="end"/>
      </w:r>
    </w:p>
    <w:p w14:paraId="69C026C9" w14:textId="0C6FAE12" w:rsidR="00A05B84" w:rsidRDefault="00A05B84">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10000141 \h </w:instrText>
      </w:r>
      <w:r>
        <w:fldChar w:fldCharType="separate"/>
      </w:r>
      <w:r>
        <w:t>6</w:t>
      </w:r>
      <w:r>
        <w:fldChar w:fldCharType="end"/>
      </w:r>
    </w:p>
    <w:p w14:paraId="0B9CDEFD" w14:textId="1636CBA8" w:rsidR="00A05B84" w:rsidRDefault="00A05B84">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10000142 \h </w:instrText>
      </w:r>
      <w:r>
        <w:fldChar w:fldCharType="separate"/>
      </w:r>
      <w:r>
        <w:t>6</w:t>
      </w:r>
      <w:r>
        <w:fldChar w:fldCharType="end"/>
      </w:r>
    </w:p>
    <w:p w14:paraId="1C234DF4" w14:textId="308A691D" w:rsidR="00A05B84" w:rsidRDefault="00A05B84">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10000143 \h </w:instrText>
      </w:r>
      <w:r>
        <w:fldChar w:fldCharType="separate"/>
      </w:r>
      <w:r>
        <w:t>7</w:t>
      </w:r>
      <w:r>
        <w:fldChar w:fldCharType="end"/>
      </w:r>
    </w:p>
    <w:p w14:paraId="11724C68" w14:textId="40DE35DD" w:rsidR="00A05B84" w:rsidRDefault="00A05B84">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10000144 \h </w:instrText>
      </w:r>
      <w:r>
        <w:fldChar w:fldCharType="separate"/>
      </w:r>
      <w:r>
        <w:t>9</w:t>
      </w:r>
      <w:r>
        <w:fldChar w:fldCharType="end"/>
      </w:r>
    </w:p>
    <w:p w14:paraId="68E9DF30" w14:textId="3A812B14" w:rsidR="00A05B84" w:rsidRDefault="00A05B84">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10000145 \h </w:instrText>
      </w:r>
      <w:r>
        <w:fldChar w:fldCharType="separate"/>
      </w:r>
      <w:r>
        <w:t>9</w:t>
      </w:r>
      <w:r>
        <w:fldChar w:fldCharType="end"/>
      </w:r>
    </w:p>
    <w:p w14:paraId="6F24111F" w14:textId="190E6069" w:rsidR="00A05B84" w:rsidRDefault="00A05B84">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10000146 \h </w:instrText>
      </w:r>
      <w:r>
        <w:fldChar w:fldCharType="separate"/>
      </w:r>
      <w:r>
        <w:t>10</w:t>
      </w:r>
      <w:r>
        <w:fldChar w:fldCharType="end"/>
      </w:r>
    </w:p>
    <w:p w14:paraId="55B1C68D" w14:textId="4681A364" w:rsidR="00A05B84" w:rsidRDefault="00A05B84">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10000147 \h </w:instrText>
      </w:r>
      <w:r>
        <w:fldChar w:fldCharType="separate"/>
      </w:r>
      <w:r>
        <w:t>13</w:t>
      </w:r>
      <w:r>
        <w:fldChar w:fldCharType="end"/>
      </w:r>
    </w:p>
    <w:p w14:paraId="201AE578" w14:textId="2275AC19" w:rsidR="00A05B84" w:rsidRDefault="00A05B84">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10000148 \h </w:instrText>
      </w:r>
      <w:r>
        <w:fldChar w:fldCharType="separate"/>
      </w:r>
      <w:r>
        <w:t>13</w:t>
      </w:r>
      <w:r>
        <w:fldChar w:fldCharType="end"/>
      </w:r>
    </w:p>
    <w:p w14:paraId="42E1E2B1" w14:textId="6B893757" w:rsidR="00A05B84" w:rsidRDefault="00A05B84">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10000149 \h </w:instrText>
      </w:r>
      <w:r>
        <w:fldChar w:fldCharType="separate"/>
      </w:r>
      <w:r>
        <w:t>14</w:t>
      </w:r>
      <w:r>
        <w:fldChar w:fldCharType="end"/>
      </w:r>
    </w:p>
    <w:p w14:paraId="6EC27FAF" w14:textId="1A19EF13" w:rsidR="00A05B84" w:rsidRDefault="00A05B84">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10000150 \h </w:instrText>
      </w:r>
      <w:r>
        <w:fldChar w:fldCharType="separate"/>
      </w:r>
      <w:r>
        <w:t>14</w:t>
      </w:r>
      <w:r>
        <w:fldChar w:fldCharType="end"/>
      </w:r>
    </w:p>
    <w:p w14:paraId="36A93F2E" w14:textId="0C3DDC15" w:rsidR="00A05B84" w:rsidRDefault="00A05B84">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Retrieval &amp; Ranking</w:t>
      </w:r>
      <w:r>
        <w:tab/>
      </w:r>
      <w:r>
        <w:fldChar w:fldCharType="begin"/>
      </w:r>
      <w:r>
        <w:instrText xml:space="preserve"> PAGEREF _Toc110000151 \h </w:instrText>
      </w:r>
      <w:r>
        <w:fldChar w:fldCharType="separate"/>
      </w:r>
      <w:r>
        <w:t>16</w:t>
      </w:r>
      <w:r>
        <w:fldChar w:fldCharType="end"/>
      </w:r>
    </w:p>
    <w:p w14:paraId="15E9A30D" w14:textId="4182D42F" w:rsidR="00A05B84" w:rsidRDefault="00A05B84">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Data</w:t>
      </w:r>
      <w:r>
        <w:tab/>
      </w:r>
      <w:r>
        <w:fldChar w:fldCharType="begin"/>
      </w:r>
      <w:r>
        <w:instrText xml:space="preserve"> PAGEREF _Toc110000152 \h </w:instrText>
      </w:r>
      <w:r>
        <w:fldChar w:fldCharType="separate"/>
      </w:r>
      <w:r>
        <w:t>17</w:t>
      </w:r>
      <w:r>
        <w:fldChar w:fldCharType="end"/>
      </w:r>
    </w:p>
    <w:p w14:paraId="3F20ED4F" w14:textId="72360017" w:rsidR="00A05B84" w:rsidRDefault="00A05B84">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10000153 \h </w:instrText>
      </w:r>
      <w:r>
        <w:fldChar w:fldCharType="separate"/>
      </w:r>
      <w:r>
        <w:t>18</w:t>
      </w:r>
      <w:r>
        <w:fldChar w:fldCharType="end"/>
      </w:r>
    </w:p>
    <w:p w14:paraId="6D3CC364" w14:textId="220B9C9C" w:rsidR="00A05B84" w:rsidRDefault="00A05B84">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10000154 \h </w:instrText>
      </w:r>
      <w:r>
        <w:fldChar w:fldCharType="separate"/>
      </w:r>
      <w:r>
        <w:t>19</w:t>
      </w:r>
      <w:r>
        <w:fldChar w:fldCharType="end"/>
      </w:r>
    </w:p>
    <w:p w14:paraId="4F20CF69" w14:textId="134BE3B8" w:rsidR="00A05B84" w:rsidRDefault="00A05B84">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10000155 \h </w:instrText>
      </w:r>
      <w:r>
        <w:fldChar w:fldCharType="separate"/>
      </w:r>
      <w:r>
        <w:t>23</w:t>
      </w:r>
      <w:r>
        <w:fldChar w:fldCharType="end"/>
      </w:r>
    </w:p>
    <w:p w14:paraId="38C1C131" w14:textId="6EF6EE38" w:rsidR="00A05B84" w:rsidRDefault="00A05B84">
      <w:pPr>
        <w:pStyle w:val="Verzeichnis3"/>
        <w:tabs>
          <w:tab w:val="left" w:pos="1713"/>
        </w:tabs>
        <w:rPr>
          <w:rFonts w:asciiTheme="minorHAnsi" w:eastAsiaTheme="minorEastAsia" w:hAnsiTheme="minorHAnsi" w:cstheme="minorBidi"/>
          <w:szCs w:val="22"/>
          <w:lang w:eastAsia="en-US"/>
        </w:rPr>
      </w:pPr>
      <w:r>
        <w:t>2.2.7</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56 \h </w:instrText>
      </w:r>
      <w:r>
        <w:fldChar w:fldCharType="separate"/>
      </w:r>
      <w:r>
        <w:t>25</w:t>
      </w:r>
      <w:r>
        <w:fldChar w:fldCharType="end"/>
      </w:r>
    </w:p>
    <w:p w14:paraId="7C1D4AAA" w14:textId="0BA69177" w:rsidR="00A05B84" w:rsidRDefault="00A05B84">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10000157 \h </w:instrText>
      </w:r>
      <w:r>
        <w:fldChar w:fldCharType="separate"/>
      </w:r>
      <w:r>
        <w:t>26</w:t>
      </w:r>
      <w:r>
        <w:fldChar w:fldCharType="end"/>
      </w:r>
    </w:p>
    <w:p w14:paraId="0AC6621C" w14:textId="3FC16DF4" w:rsidR="00A05B84" w:rsidRDefault="00A05B84">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10000158 \h </w:instrText>
      </w:r>
      <w:r>
        <w:fldChar w:fldCharType="separate"/>
      </w:r>
      <w:r>
        <w:t>26</w:t>
      </w:r>
      <w:r>
        <w:fldChar w:fldCharType="end"/>
      </w:r>
    </w:p>
    <w:p w14:paraId="77AE7382" w14:textId="625E2B51" w:rsidR="00A05B84" w:rsidRDefault="00A05B84">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10000159 \h </w:instrText>
      </w:r>
      <w:r>
        <w:fldChar w:fldCharType="separate"/>
      </w:r>
      <w:r>
        <w:t>28</w:t>
      </w:r>
      <w:r>
        <w:fldChar w:fldCharType="end"/>
      </w:r>
    </w:p>
    <w:p w14:paraId="7A9229ED" w14:textId="7A33C43F" w:rsidR="00A05B84" w:rsidRDefault="00A05B84">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Pipelines</w:t>
      </w:r>
      <w:r>
        <w:tab/>
      </w:r>
      <w:r>
        <w:fldChar w:fldCharType="begin"/>
      </w:r>
      <w:r>
        <w:instrText xml:space="preserve"> PAGEREF _Toc110000160 \h </w:instrText>
      </w:r>
      <w:r>
        <w:fldChar w:fldCharType="separate"/>
      </w:r>
      <w:r>
        <w:t>30</w:t>
      </w:r>
      <w:r>
        <w:fldChar w:fldCharType="end"/>
      </w:r>
    </w:p>
    <w:p w14:paraId="545F51EC" w14:textId="74984D30" w:rsidR="00A05B84" w:rsidRDefault="00A05B84">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Maturity Levels</w:t>
      </w:r>
      <w:r>
        <w:tab/>
      </w:r>
      <w:r>
        <w:fldChar w:fldCharType="begin"/>
      </w:r>
      <w:r>
        <w:instrText xml:space="preserve"> PAGEREF _Toc110000161 \h </w:instrText>
      </w:r>
      <w:r>
        <w:fldChar w:fldCharType="separate"/>
      </w:r>
      <w:r>
        <w:t>31</w:t>
      </w:r>
      <w:r>
        <w:fldChar w:fldCharType="end"/>
      </w:r>
    </w:p>
    <w:p w14:paraId="67D6A911" w14:textId="55DF43B8" w:rsidR="00A05B84" w:rsidRDefault="00A05B84">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Concept Drift</w:t>
      </w:r>
      <w:r>
        <w:tab/>
      </w:r>
      <w:r>
        <w:fldChar w:fldCharType="begin"/>
      </w:r>
      <w:r>
        <w:instrText xml:space="preserve"> PAGEREF _Toc110000162 \h </w:instrText>
      </w:r>
      <w:r>
        <w:fldChar w:fldCharType="separate"/>
      </w:r>
      <w:r>
        <w:t>33</w:t>
      </w:r>
      <w:r>
        <w:fldChar w:fldCharType="end"/>
      </w:r>
    </w:p>
    <w:p w14:paraId="3120E551" w14:textId="56FB487D" w:rsidR="00A05B84" w:rsidRDefault="00A05B84">
      <w:pPr>
        <w:pStyle w:val="Verzeichnis3"/>
        <w:tabs>
          <w:tab w:val="left" w:pos="1713"/>
        </w:tabs>
        <w:rPr>
          <w:rFonts w:asciiTheme="minorHAnsi" w:eastAsiaTheme="minorEastAsia" w:hAnsiTheme="minorHAnsi" w:cstheme="minorBidi"/>
          <w:szCs w:val="22"/>
          <w:lang w:eastAsia="en-US"/>
        </w:rPr>
      </w:pPr>
      <w:r>
        <w:t>2.3.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10000163 \h </w:instrText>
      </w:r>
      <w:r>
        <w:fldChar w:fldCharType="separate"/>
      </w:r>
      <w:r>
        <w:t>37</w:t>
      </w:r>
      <w:r>
        <w:fldChar w:fldCharType="end"/>
      </w:r>
    </w:p>
    <w:p w14:paraId="560A1CBB" w14:textId="4CC2AB0E" w:rsidR="00A05B84" w:rsidRDefault="00A05B84">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10000164 \h </w:instrText>
      </w:r>
      <w:r>
        <w:fldChar w:fldCharType="separate"/>
      </w:r>
      <w:r>
        <w:t>40</w:t>
      </w:r>
      <w:r>
        <w:fldChar w:fldCharType="end"/>
      </w:r>
    </w:p>
    <w:p w14:paraId="5CFD16A3" w14:textId="39413CAB" w:rsidR="00A05B84" w:rsidRDefault="00A05B84">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10000165 \h </w:instrText>
      </w:r>
      <w:r>
        <w:fldChar w:fldCharType="separate"/>
      </w:r>
      <w:r>
        <w:t>40</w:t>
      </w:r>
      <w:r>
        <w:fldChar w:fldCharType="end"/>
      </w:r>
    </w:p>
    <w:p w14:paraId="745A49D9" w14:textId="0ABABAD8" w:rsidR="00A05B84" w:rsidRDefault="00A05B84">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10000166 \h </w:instrText>
      </w:r>
      <w:r>
        <w:fldChar w:fldCharType="separate"/>
      </w:r>
      <w:r>
        <w:t>41</w:t>
      </w:r>
      <w:r>
        <w:fldChar w:fldCharType="end"/>
      </w:r>
    </w:p>
    <w:p w14:paraId="46CFF37B" w14:textId="14A053FA" w:rsidR="00A05B84" w:rsidRDefault="00A05B84">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10000167 \h </w:instrText>
      </w:r>
      <w:r>
        <w:fldChar w:fldCharType="separate"/>
      </w:r>
      <w:r>
        <w:t>43</w:t>
      </w:r>
      <w:r>
        <w:fldChar w:fldCharType="end"/>
      </w:r>
    </w:p>
    <w:p w14:paraId="32BC9405" w14:textId="3B8C1CF8" w:rsidR="00A05B84" w:rsidRDefault="00A05B84">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10000168 \h </w:instrText>
      </w:r>
      <w:r>
        <w:fldChar w:fldCharType="separate"/>
      </w:r>
      <w:r>
        <w:t>45</w:t>
      </w:r>
      <w:r>
        <w:fldChar w:fldCharType="end"/>
      </w:r>
    </w:p>
    <w:p w14:paraId="07875199" w14:textId="266BA295" w:rsidR="00A05B84" w:rsidRDefault="00A05B84">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Environment</w:t>
      </w:r>
      <w:r>
        <w:tab/>
      </w:r>
      <w:r>
        <w:fldChar w:fldCharType="begin"/>
      </w:r>
      <w:r>
        <w:instrText xml:space="preserve"> PAGEREF _Toc110000169 \h </w:instrText>
      </w:r>
      <w:r>
        <w:fldChar w:fldCharType="separate"/>
      </w:r>
      <w:r>
        <w:t>45</w:t>
      </w:r>
      <w:r>
        <w:fldChar w:fldCharType="end"/>
      </w:r>
    </w:p>
    <w:p w14:paraId="6D51FC86" w14:textId="0AD2C3BE" w:rsidR="00A05B84" w:rsidRDefault="00A05B84">
      <w:pPr>
        <w:pStyle w:val="Verzeichnis3"/>
        <w:tabs>
          <w:tab w:val="left" w:pos="1713"/>
        </w:tabs>
        <w:rPr>
          <w:rFonts w:asciiTheme="minorHAnsi" w:eastAsiaTheme="minorEastAsia" w:hAnsiTheme="minorHAnsi" w:cstheme="minorBidi"/>
          <w:szCs w:val="22"/>
          <w:lang w:eastAsia="en-US"/>
        </w:rPr>
      </w:pPr>
      <w:r>
        <w:lastRenderedPageBreak/>
        <w:t>4.1.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10000170 \h </w:instrText>
      </w:r>
      <w:r>
        <w:fldChar w:fldCharType="separate"/>
      </w:r>
      <w:r>
        <w:t>45</w:t>
      </w:r>
      <w:r>
        <w:fldChar w:fldCharType="end"/>
      </w:r>
    </w:p>
    <w:p w14:paraId="7D518561" w14:textId="5B82591E" w:rsidR="00A05B84" w:rsidRDefault="00A05B84">
      <w:pPr>
        <w:pStyle w:val="Verzeichnis3"/>
        <w:tabs>
          <w:tab w:val="left" w:pos="1713"/>
        </w:tabs>
        <w:rPr>
          <w:rFonts w:asciiTheme="minorHAnsi" w:eastAsiaTheme="minorEastAsia" w:hAnsiTheme="minorHAnsi" w:cstheme="minorBidi"/>
          <w:szCs w:val="22"/>
          <w:lang w:eastAsia="en-US"/>
        </w:rPr>
      </w:pPr>
      <w:r>
        <w:t>4.1.2</w:t>
      </w:r>
      <w:r>
        <w:rPr>
          <w:rFonts w:asciiTheme="minorHAnsi" w:eastAsiaTheme="minorEastAsia" w:hAnsiTheme="minorHAnsi" w:cstheme="minorBidi"/>
          <w:szCs w:val="22"/>
          <w:lang w:eastAsia="en-US"/>
        </w:rPr>
        <w:tab/>
      </w:r>
      <w:r>
        <w:t>Tools &amp; Frameworks</w:t>
      </w:r>
      <w:r>
        <w:tab/>
      </w:r>
      <w:r>
        <w:fldChar w:fldCharType="begin"/>
      </w:r>
      <w:r>
        <w:instrText xml:space="preserve"> PAGEREF _Toc110000171 \h </w:instrText>
      </w:r>
      <w:r>
        <w:fldChar w:fldCharType="separate"/>
      </w:r>
      <w:r>
        <w:t>46</w:t>
      </w:r>
      <w:r>
        <w:fldChar w:fldCharType="end"/>
      </w:r>
    </w:p>
    <w:p w14:paraId="3B76DF3D" w14:textId="6E7391E4" w:rsidR="00A05B84" w:rsidRDefault="00A05B84">
      <w:pPr>
        <w:pStyle w:val="Verzeichnis3"/>
        <w:tabs>
          <w:tab w:val="left" w:pos="1713"/>
        </w:tabs>
        <w:rPr>
          <w:rFonts w:asciiTheme="minorHAnsi" w:eastAsiaTheme="minorEastAsia" w:hAnsiTheme="minorHAnsi" w:cstheme="minorBidi"/>
          <w:szCs w:val="22"/>
          <w:lang w:eastAsia="en-US"/>
        </w:rPr>
      </w:pPr>
      <w:r>
        <w:t>4.1.3</w:t>
      </w:r>
      <w:r>
        <w:rPr>
          <w:rFonts w:asciiTheme="minorHAnsi" w:eastAsiaTheme="minorEastAsia" w:hAnsiTheme="minorHAnsi" w:cstheme="minorBidi"/>
          <w:szCs w:val="22"/>
          <w:lang w:eastAsia="en-US"/>
        </w:rPr>
        <w:tab/>
      </w:r>
      <w:r>
        <w:t>Working Directory</w:t>
      </w:r>
      <w:r>
        <w:tab/>
      </w:r>
      <w:r>
        <w:fldChar w:fldCharType="begin"/>
      </w:r>
      <w:r>
        <w:instrText xml:space="preserve"> PAGEREF _Toc110000172 \h </w:instrText>
      </w:r>
      <w:r>
        <w:fldChar w:fldCharType="separate"/>
      </w:r>
      <w:r>
        <w:t>48</w:t>
      </w:r>
      <w:r>
        <w:fldChar w:fldCharType="end"/>
      </w:r>
    </w:p>
    <w:p w14:paraId="5A5EEA85" w14:textId="30C99CFC" w:rsidR="00A05B84" w:rsidRDefault="00A05B84">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Data</w:t>
      </w:r>
      <w:r>
        <w:tab/>
      </w:r>
      <w:r>
        <w:fldChar w:fldCharType="begin"/>
      </w:r>
      <w:r>
        <w:instrText xml:space="preserve"> PAGEREF _Toc110000173 \h </w:instrText>
      </w:r>
      <w:r>
        <w:fldChar w:fldCharType="separate"/>
      </w:r>
      <w:r>
        <w:t>49</w:t>
      </w:r>
      <w:r>
        <w:fldChar w:fldCharType="end"/>
      </w:r>
    </w:p>
    <w:p w14:paraId="0657D579" w14:textId="00570F6B" w:rsidR="00A05B84" w:rsidRDefault="00A05B84">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set Selection</w:t>
      </w:r>
      <w:r>
        <w:tab/>
      </w:r>
      <w:r>
        <w:fldChar w:fldCharType="begin"/>
      </w:r>
      <w:r>
        <w:instrText xml:space="preserve"> PAGEREF _Toc110000174 \h </w:instrText>
      </w:r>
      <w:r>
        <w:fldChar w:fldCharType="separate"/>
      </w:r>
      <w:r>
        <w:t>49</w:t>
      </w:r>
      <w:r>
        <w:fldChar w:fldCharType="end"/>
      </w:r>
    </w:p>
    <w:p w14:paraId="72A53EAC" w14:textId="7FF32828" w:rsidR="00A05B84" w:rsidRDefault="00A05B84">
      <w:pPr>
        <w:pStyle w:val="Verzeichnis3"/>
        <w:tabs>
          <w:tab w:val="left" w:pos="1713"/>
        </w:tabs>
        <w:rPr>
          <w:rFonts w:asciiTheme="minorHAnsi" w:eastAsiaTheme="minorEastAsia" w:hAnsiTheme="minorHAnsi" w:cstheme="minorBidi"/>
          <w:szCs w:val="22"/>
          <w:lang w:eastAsia="en-US"/>
        </w:rPr>
      </w:pPr>
      <w:r>
        <w:t>4.2.2</w:t>
      </w:r>
      <w:r>
        <w:rPr>
          <w:rFonts w:asciiTheme="minorHAnsi" w:eastAsiaTheme="minorEastAsia" w:hAnsiTheme="minorHAnsi" w:cstheme="minorBidi"/>
          <w:szCs w:val="22"/>
          <w:lang w:eastAsia="en-US"/>
        </w:rPr>
        <w:tab/>
      </w:r>
      <w:r>
        <w:t>Dataset Description</w:t>
      </w:r>
      <w:r>
        <w:tab/>
      </w:r>
      <w:r>
        <w:fldChar w:fldCharType="begin"/>
      </w:r>
      <w:r>
        <w:instrText xml:space="preserve"> PAGEREF _Toc110000175 \h </w:instrText>
      </w:r>
      <w:r>
        <w:fldChar w:fldCharType="separate"/>
      </w:r>
      <w:r>
        <w:t>49</w:t>
      </w:r>
      <w:r>
        <w:fldChar w:fldCharType="end"/>
      </w:r>
    </w:p>
    <w:p w14:paraId="486243C5" w14:textId="52FBCF2A" w:rsidR="00A05B84" w:rsidRDefault="00A05B84">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Data Preparation</w:t>
      </w:r>
      <w:r>
        <w:tab/>
      </w:r>
      <w:r>
        <w:fldChar w:fldCharType="begin"/>
      </w:r>
      <w:r>
        <w:instrText xml:space="preserve"> PAGEREF _Toc110000176 \h </w:instrText>
      </w:r>
      <w:r>
        <w:fldChar w:fldCharType="separate"/>
      </w:r>
      <w:r>
        <w:t>50</w:t>
      </w:r>
      <w:r>
        <w:fldChar w:fldCharType="end"/>
      </w:r>
    </w:p>
    <w:p w14:paraId="7CCEBCFF" w14:textId="2D18188A" w:rsidR="00A05B84" w:rsidRDefault="00A05B84">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Recommender System</w:t>
      </w:r>
      <w:r>
        <w:tab/>
      </w:r>
      <w:r>
        <w:fldChar w:fldCharType="begin"/>
      </w:r>
      <w:r>
        <w:instrText xml:space="preserve"> PAGEREF _Toc110000177 \h </w:instrText>
      </w:r>
      <w:r>
        <w:fldChar w:fldCharType="separate"/>
      </w:r>
      <w:r>
        <w:t>52</w:t>
      </w:r>
      <w:r>
        <w:fldChar w:fldCharType="end"/>
      </w:r>
    </w:p>
    <w:p w14:paraId="22357A13" w14:textId="7BDA4E79" w:rsidR="00A05B84" w:rsidRDefault="00A05B84">
      <w:pPr>
        <w:pStyle w:val="Verzeichnis3"/>
        <w:tabs>
          <w:tab w:val="left" w:pos="1713"/>
        </w:tabs>
        <w:rPr>
          <w:rFonts w:asciiTheme="minorHAnsi" w:eastAsiaTheme="minorEastAsia" w:hAnsiTheme="minorHAnsi" w:cstheme="minorBidi"/>
          <w:szCs w:val="22"/>
          <w:lang w:eastAsia="en-US"/>
        </w:rPr>
      </w:pPr>
      <w:r>
        <w:t>4.3.1</w:t>
      </w:r>
      <w:r>
        <w:rPr>
          <w:rFonts w:asciiTheme="minorHAnsi" w:eastAsiaTheme="minorEastAsia" w:hAnsiTheme="minorHAnsi" w:cstheme="minorBidi"/>
          <w:szCs w:val="22"/>
          <w:lang w:eastAsia="en-US"/>
        </w:rPr>
        <w:tab/>
      </w:r>
      <w:r>
        <w:t>Design</w:t>
      </w:r>
      <w:r>
        <w:tab/>
      </w:r>
      <w:r>
        <w:fldChar w:fldCharType="begin"/>
      </w:r>
      <w:r>
        <w:instrText xml:space="preserve"> PAGEREF _Toc110000178 \h </w:instrText>
      </w:r>
      <w:r>
        <w:fldChar w:fldCharType="separate"/>
      </w:r>
      <w:r>
        <w:t>52</w:t>
      </w:r>
      <w:r>
        <w:fldChar w:fldCharType="end"/>
      </w:r>
    </w:p>
    <w:p w14:paraId="7898F30E" w14:textId="03B3BF72" w:rsidR="00A05B84" w:rsidRDefault="00A05B84">
      <w:pPr>
        <w:pStyle w:val="Verzeichnis3"/>
        <w:tabs>
          <w:tab w:val="left" w:pos="1713"/>
        </w:tabs>
        <w:rPr>
          <w:rFonts w:asciiTheme="minorHAnsi" w:eastAsiaTheme="minorEastAsia" w:hAnsiTheme="minorHAnsi" w:cstheme="minorBidi"/>
          <w:szCs w:val="22"/>
          <w:lang w:eastAsia="en-US"/>
        </w:rPr>
      </w:pPr>
      <w:r>
        <w:t>4.3.2</w:t>
      </w:r>
      <w:r>
        <w:rPr>
          <w:rFonts w:asciiTheme="minorHAnsi" w:eastAsiaTheme="minorEastAsia" w:hAnsiTheme="minorHAnsi" w:cstheme="minorBidi"/>
          <w:szCs w:val="22"/>
          <w:lang w:eastAsia="en-US"/>
        </w:rPr>
        <w:tab/>
      </w:r>
      <w:r>
        <w:t>RankingModel</w:t>
      </w:r>
      <w:r>
        <w:tab/>
      </w:r>
      <w:r>
        <w:fldChar w:fldCharType="begin"/>
      </w:r>
      <w:r>
        <w:instrText xml:space="preserve"> PAGEREF _Toc110000179 \h </w:instrText>
      </w:r>
      <w:r>
        <w:fldChar w:fldCharType="separate"/>
      </w:r>
      <w:r>
        <w:t>53</w:t>
      </w:r>
      <w:r>
        <w:fldChar w:fldCharType="end"/>
      </w:r>
    </w:p>
    <w:p w14:paraId="1EB15D38" w14:textId="4106BB91" w:rsidR="00A05B84" w:rsidRDefault="00A05B84">
      <w:pPr>
        <w:pStyle w:val="Verzeichnis3"/>
        <w:tabs>
          <w:tab w:val="left" w:pos="1713"/>
        </w:tabs>
        <w:rPr>
          <w:rFonts w:asciiTheme="minorHAnsi" w:eastAsiaTheme="minorEastAsia" w:hAnsiTheme="minorHAnsi" w:cstheme="minorBidi"/>
          <w:szCs w:val="22"/>
          <w:lang w:eastAsia="en-US"/>
        </w:rPr>
      </w:pPr>
      <w:r>
        <w:t>4.3.3</w:t>
      </w:r>
      <w:r>
        <w:rPr>
          <w:rFonts w:asciiTheme="minorHAnsi" w:eastAsiaTheme="minorEastAsia" w:hAnsiTheme="minorHAnsi" w:cstheme="minorBidi"/>
          <w:szCs w:val="22"/>
          <w:lang w:eastAsia="en-US"/>
        </w:rPr>
        <w:tab/>
      </w:r>
      <w:r>
        <w:t>MovieLens</w:t>
      </w:r>
      <w:r>
        <w:tab/>
      </w:r>
      <w:r>
        <w:fldChar w:fldCharType="begin"/>
      </w:r>
      <w:r>
        <w:instrText xml:space="preserve"> PAGEREF _Toc110000180 \h </w:instrText>
      </w:r>
      <w:r>
        <w:fldChar w:fldCharType="separate"/>
      </w:r>
      <w:r>
        <w:t>55</w:t>
      </w:r>
      <w:r>
        <w:fldChar w:fldCharType="end"/>
      </w:r>
    </w:p>
    <w:p w14:paraId="1551EE03" w14:textId="073B84B4" w:rsidR="00A05B84" w:rsidRDefault="00A05B84">
      <w:pPr>
        <w:pStyle w:val="Verzeichnis3"/>
        <w:tabs>
          <w:tab w:val="left" w:pos="1713"/>
        </w:tabs>
        <w:rPr>
          <w:rFonts w:asciiTheme="minorHAnsi" w:eastAsiaTheme="minorEastAsia" w:hAnsiTheme="minorHAnsi" w:cstheme="minorBidi"/>
          <w:szCs w:val="22"/>
          <w:lang w:eastAsia="en-US"/>
        </w:rPr>
      </w:pPr>
      <w:r>
        <w:t>4.3.4</w:t>
      </w:r>
      <w:r>
        <w:rPr>
          <w:rFonts w:asciiTheme="minorHAnsi" w:eastAsiaTheme="minorEastAsia" w:hAnsiTheme="minorHAnsi" w:cstheme="minorBidi"/>
          <w:szCs w:val="22"/>
          <w:lang w:eastAsia="en-US"/>
        </w:rPr>
        <w:tab/>
      </w:r>
      <w:r>
        <w:t>Post-Training Actions</w:t>
      </w:r>
      <w:r>
        <w:tab/>
      </w:r>
      <w:r>
        <w:fldChar w:fldCharType="begin"/>
      </w:r>
      <w:r>
        <w:instrText xml:space="preserve"> PAGEREF _Toc110000181 \h </w:instrText>
      </w:r>
      <w:r>
        <w:fldChar w:fldCharType="separate"/>
      </w:r>
      <w:r>
        <w:t>56</w:t>
      </w:r>
      <w:r>
        <w:fldChar w:fldCharType="end"/>
      </w:r>
    </w:p>
    <w:p w14:paraId="03249334" w14:textId="0E32B212" w:rsidR="00A05B84" w:rsidRDefault="00A05B84">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10000182 \h </w:instrText>
      </w:r>
      <w:r>
        <w:fldChar w:fldCharType="separate"/>
      </w:r>
      <w:r>
        <w:t>58</w:t>
      </w:r>
      <w:r>
        <w:fldChar w:fldCharType="end"/>
      </w:r>
    </w:p>
    <w:p w14:paraId="2D2FE884" w14:textId="30604734" w:rsidR="00A05B84" w:rsidRDefault="00A05B84">
      <w:pPr>
        <w:pStyle w:val="Verzeichnis3"/>
        <w:tabs>
          <w:tab w:val="left" w:pos="1713"/>
        </w:tabs>
        <w:rPr>
          <w:rFonts w:asciiTheme="minorHAnsi" w:eastAsiaTheme="minorEastAsia" w:hAnsiTheme="minorHAnsi" w:cstheme="minorBidi"/>
          <w:szCs w:val="22"/>
          <w:lang w:eastAsia="en-US"/>
        </w:rPr>
      </w:pPr>
      <w:r>
        <w:t>4.4.1</w:t>
      </w:r>
      <w:r>
        <w:rPr>
          <w:rFonts w:asciiTheme="minorHAnsi" w:eastAsiaTheme="minorEastAsia" w:hAnsiTheme="minorHAnsi" w:cstheme="minorBidi"/>
          <w:szCs w:val="22"/>
          <w:lang w:eastAsia="en-US"/>
        </w:rPr>
        <w:tab/>
      </w:r>
      <w:r>
        <w:t>Design</w:t>
      </w:r>
      <w:r>
        <w:tab/>
      </w:r>
      <w:r>
        <w:fldChar w:fldCharType="begin"/>
      </w:r>
      <w:r>
        <w:instrText xml:space="preserve"> PAGEREF _Toc110000183 \h </w:instrText>
      </w:r>
      <w:r>
        <w:fldChar w:fldCharType="separate"/>
      </w:r>
      <w:r>
        <w:t>58</w:t>
      </w:r>
      <w:r>
        <w:fldChar w:fldCharType="end"/>
      </w:r>
    </w:p>
    <w:p w14:paraId="21F7D365" w14:textId="136738AB" w:rsidR="00A05B84" w:rsidRDefault="00A05B84">
      <w:pPr>
        <w:pStyle w:val="Verzeichnis3"/>
        <w:tabs>
          <w:tab w:val="left" w:pos="1713"/>
        </w:tabs>
        <w:rPr>
          <w:rFonts w:asciiTheme="minorHAnsi" w:eastAsiaTheme="minorEastAsia" w:hAnsiTheme="minorHAnsi" w:cstheme="minorBidi"/>
          <w:szCs w:val="22"/>
          <w:lang w:eastAsia="en-US"/>
        </w:rPr>
      </w:pPr>
      <w:r>
        <w:t>4.4.2</w:t>
      </w:r>
      <w:r>
        <w:rPr>
          <w:rFonts w:asciiTheme="minorHAnsi" w:eastAsiaTheme="minorEastAsia" w:hAnsiTheme="minorHAnsi" w:cstheme="minorBidi"/>
          <w:szCs w:val="22"/>
          <w:lang w:eastAsia="en-US"/>
        </w:rPr>
        <w:tab/>
      </w:r>
      <w:r>
        <w:t>Prediction Service</w:t>
      </w:r>
      <w:r>
        <w:tab/>
      </w:r>
      <w:r>
        <w:fldChar w:fldCharType="begin"/>
      </w:r>
      <w:r>
        <w:instrText xml:space="preserve"> PAGEREF _Toc110000184 \h </w:instrText>
      </w:r>
      <w:r>
        <w:fldChar w:fldCharType="separate"/>
      </w:r>
      <w:r>
        <w:t>58</w:t>
      </w:r>
      <w:r>
        <w:fldChar w:fldCharType="end"/>
      </w:r>
    </w:p>
    <w:p w14:paraId="3B758017" w14:textId="45E60652" w:rsidR="00A05B84" w:rsidRDefault="00A05B84">
      <w:pPr>
        <w:pStyle w:val="Verzeichnis2"/>
        <w:tabs>
          <w:tab w:val="left" w:pos="1360"/>
        </w:tabs>
        <w:rPr>
          <w:rFonts w:asciiTheme="minorHAnsi" w:eastAsiaTheme="minorEastAsia" w:hAnsiTheme="minorHAnsi" w:cstheme="minorBidi"/>
          <w:szCs w:val="22"/>
          <w:lang w:eastAsia="en-US"/>
        </w:rPr>
      </w:pPr>
      <w:r>
        <w:t>4.5</w:t>
      </w:r>
      <w:r>
        <w:rPr>
          <w:rFonts w:asciiTheme="minorHAnsi" w:eastAsiaTheme="minorEastAsia" w:hAnsiTheme="minorHAnsi" w:cstheme="minorBidi"/>
          <w:szCs w:val="22"/>
          <w:lang w:eastAsia="en-US"/>
        </w:rPr>
        <w:tab/>
      </w:r>
      <w:r>
        <w:t>Pipeline</w:t>
      </w:r>
      <w:r>
        <w:tab/>
      </w:r>
      <w:r>
        <w:fldChar w:fldCharType="begin"/>
      </w:r>
      <w:r>
        <w:instrText xml:space="preserve"> PAGEREF _Toc110000185 \h </w:instrText>
      </w:r>
      <w:r>
        <w:fldChar w:fldCharType="separate"/>
      </w:r>
      <w:r>
        <w:t>58</w:t>
      </w:r>
      <w:r>
        <w:fldChar w:fldCharType="end"/>
      </w:r>
    </w:p>
    <w:p w14:paraId="25BFC740" w14:textId="0F293A40" w:rsidR="00A05B84" w:rsidRDefault="00A05B84">
      <w:pPr>
        <w:pStyle w:val="Verzeichnis3"/>
        <w:tabs>
          <w:tab w:val="left" w:pos="1713"/>
        </w:tabs>
        <w:rPr>
          <w:rFonts w:asciiTheme="minorHAnsi" w:eastAsiaTheme="minorEastAsia" w:hAnsiTheme="minorHAnsi" w:cstheme="minorBidi"/>
          <w:szCs w:val="22"/>
          <w:lang w:eastAsia="en-US"/>
        </w:rPr>
      </w:pPr>
      <w:r>
        <w:t>4.5.1</w:t>
      </w:r>
      <w:r>
        <w:rPr>
          <w:rFonts w:asciiTheme="minorHAnsi" w:eastAsiaTheme="minorEastAsia" w:hAnsiTheme="minorHAnsi" w:cstheme="minorBidi"/>
          <w:szCs w:val="22"/>
          <w:lang w:eastAsia="en-US"/>
        </w:rPr>
        <w:tab/>
      </w:r>
      <w:r>
        <w:t>Design</w:t>
      </w:r>
      <w:r>
        <w:tab/>
      </w:r>
      <w:r>
        <w:fldChar w:fldCharType="begin"/>
      </w:r>
      <w:r>
        <w:instrText xml:space="preserve"> PAGEREF _Toc110000186 \h </w:instrText>
      </w:r>
      <w:r>
        <w:fldChar w:fldCharType="separate"/>
      </w:r>
      <w:r>
        <w:t>58</w:t>
      </w:r>
      <w:r>
        <w:fldChar w:fldCharType="end"/>
      </w:r>
    </w:p>
    <w:p w14:paraId="494BB45F" w14:textId="1C0A9CA2" w:rsidR="00A05B84" w:rsidRDefault="00A05B84">
      <w:pPr>
        <w:pStyle w:val="Verzeichnis3"/>
        <w:tabs>
          <w:tab w:val="left" w:pos="1713"/>
        </w:tabs>
        <w:rPr>
          <w:rFonts w:asciiTheme="minorHAnsi" w:eastAsiaTheme="minorEastAsia" w:hAnsiTheme="minorHAnsi" w:cstheme="minorBidi"/>
          <w:szCs w:val="22"/>
          <w:lang w:eastAsia="en-US"/>
        </w:rPr>
      </w:pPr>
      <w:r>
        <w:t>4.5.2</w:t>
      </w:r>
      <w:r>
        <w:rPr>
          <w:rFonts w:asciiTheme="minorHAnsi" w:eastAsiaTheme="minorEastAsia" w:hAnsiTheme="minorHAnsi" w:cstheme="minorBidi"/>
          <w:szCs w:val="22"/>
          <w:lang w:eastAsia="en-US"/>
        </w:rPr>
        <w:tab/>
      </w:r>
      <w:r>
        <w:t>TFX pipeline</w:t>
      </w:r>
      <w:r>
        <w:tab/>
      </w:r>
      <w:r>
        <w:fldChar w:fldCharType="begin"/>
      </w:r>
      <w:r>
        <w:instrText xml:space="preserve"> PAGEREF _Toc110000187 \h </w:instrText>
      </w:r>
      <w:r>
        <w:fldChar w:fldCharType="separate"/>
      </w:r>
      <w:r>
        <w:t>58</w:t>
      </w:r>
      <w:r>
        <w:fldChar w:fldCharType="end"/>
      </w:r>
    </w:p>
    <w:p w14:paraId="78537D58" w14:textId="52DD8261" w:rsidR="00A05B84" w:rsidRDefault="00A05B84">
      <w:pPr>
        <w:pStyle w:val="Verzeichnis3"/>
        <w:tabs>
          <w:tab w:val="left" w:pos="1713"/>
        </w:tabs>
        <w:rPr>
          <w:rFonts w:asciiTheme="minorHAnsi" w:eastAsiaTheme="minorEastAsia" w:hAnsiTheme="minorHAnsi" w:cstheme="minorBidi"/>
          <w:szCs w:val="22"/>
          <w:lang w:eastAsia="en-US"/>
        </w:rPr>
      </w:pPr>
      <w:r>
        <w:t>4.5.3</w:t>
      </w:r>
      <w:r>
        <w:rPr>
          <w:rFonts w:asciiTheme="minorHAnsi" w:eastAsiaTheme="minorEastAsia" w:hAnsiTheme="minorHAnsi" w:cstheme="minorBidi"/>
          <w:szCs w:val="22"/>
          <w:lang w:eastAsia="en-US"/>
        </w:rPr>
        <w:tab/>
      </w:r>
      <w:r>
        <w:t>CD detection pipeline</w:t>
      </w:r>
      <w:r>
        <w:tab/>
      </w:r>
      <w:r>
        <w:fldChar w:fldCharType="begin"/>
      </w:r>
      <w:r>
        <w:instrText xml:space="preserve"> PAGEREF _Toc110000188 \h </w:instrText>
      </w:r>
      <w:r>
        <w:fldChar w:fldCharType="separate"/>
      </w:r>
      <w:r>
        <w:t>58</w:t>
      </w:r>
      <w:r>
        <w:fldChar w:fldCharType="end"/>
      </w:r>
    </w:p>
    <w:p w14:paraId="35FC9B32" w14:textId="6A018046" w:rsidR="00A05B84" w:rsidRDefault="00A05B84">
      <w:pPr>
        <w:pStyle w:val="Verzeichnis3"/>
        <w:tabs>
          <w:tab w:val="left" w:pos="1713"/>
        </w:tabs>
        <w:rPr>
          <w:rFonts w:asciiTheme="minorHAnsi" w:eastAsiaTheme="minorEastAsia" w:hAnsiTheme="minorHAnsi" w:cstheme="minorBidi"/>
          <w:szCs w:val="22"/>
          <w:lang w:eastAsia="en-US"/>
        </w:rPr>
      </w:pPr>
      <w:r>
        <w:t>4.5.4</w:t>
      </w:r>
      <w:r>
        <w:rPr>
          <w:rFonts w:asciiTheme="minorHAnsi" w:eastAsiaTheme="minorEastAsia" w:hAnsiTheme="minorHAnsi" w:cstheme="minorBidi"/>
          <w:szCs w:val="22"/>
          <w:lang w:eastAsia="en-US"/>
        </w:rPr>
        <w:tab/>
      </w:r>
      <w:r>
        <w:t>Integrated pipeline</w:t>
      </w:r>
      <w:r>
        <w:tab/>
      </w:r>
      <w:r>
        <w:fldChar w:fldCharType="begin"/>
      </w:r>
      <w:r>
        <w:instrText xml:space="preserve"> PAGEREF _Toc110000189 \h </w:instrText>
      </w:r>
      <w:r>
        <w:fldChar w:fldCharType="separate"/>
      </w:r>
      <w:r>
        <w:t>58</w:t>
      </w:r>
      <w:r>
        <w:fldChar w:fldCharType="end"/>
      </w:r>
    </w:p>
    <w:p w14:paraId="36DA9B51" w14:textId="64611B72" w:rsidR="00A05B84" w:rsidRDefault="00A05B84">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10000190 \h </w:instrText>
      </w:r>
      <w:r>
        <w:fldChar w:fldCharType="separate"/>
      </w:r>
      <w:r>
        <w:t>59</w:t>
      </w:r>
      <w:r>
        <w:fldChar w:fldCharType="end"/>
      </w:r>
    </w:p>
    <w:p w14:paraId="7B853735" w14:textId="0669FFD3" w:rsidR="00A05B84" w:rsidRDefault="00A05B84">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10000191 \h </w:instrText>
      </w:r>
      <w:r>
        <w:fldChar w:fldCharType="separate"/>
      </w:r>
      <w:r>
        <w:t>60</w:t>
      </w:r>
      <w:r>
        <w:fldChar w:fldCharType="end"/>
      </w:r>
    </w:p>
    <w:p w14:paraId="40A3E2B7" w14:textId="547FE445" w:rsidR="00A05B84" w:rsidRDefault="00A05B84">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10000192 \h </w:instrText>
      </w:r>
      <w:r>
        <w:fldChar w:fldCharType="separate"/>
      </w:r>
      <w:r>
        <w:t>60</w:t>
      </w:r>
      <w:r>
        <w:fldChar w:fldCharType="end"/>
      </w:r>
    </w:p>
    <w:p w14:paraId="6A3D6710" w14:textId="00DC2368" w:rsidR="00A05B84" w:rsidRDefault="00A05B84">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Outlook</w:t>
      </w:r>
      <w:r>
        <w:tab/>
      </w:r>
      <w:r>
        <w:fldChar w:fldCharType="begin"/>
      </w:r>
      <w:r>
        <w:instrText xml:space="preserve"> PAGEREF _Toc110000193 \h </w:instrText>
      </w:r>
      <w:r>
        <w:fldChar w:fldCharType="separate"/>
      </w:r>
      <w:r>
        <w:t>60</w:t>
      </w:r>
      <w:r>
        <w:fldChar w:fldCharType="end"/>
      </w:r>
    </w:p>
    <w:p w14:paraId="50A7AFD2" w14:textId="6D317707" w:rsidR="00A05B84" w:rsidRDefault="00A05B84">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Outlook</w:t>
      </w:r>
      <w:r>
        <w:tab/>
      </w:r>
      <w:r>
        <w:fldChar w:fldCharType="begin"/>
      </w:r>
      <w:r>
        <w:instrText xml:space="preserve"> PAGEREF _Toc110000194 \h </w:instrText>
      </w:r>
      <w:r>
        <w:fldChar w:fldCharType="separate"/>
      </w:r>
      <w:r>
        <w:t>61</w:t>
      </w:r>
      <w:r>
        <w:fldChar w:fldCharType="end"/>
      </w:r>
    </w:p>
    <w:p w14:paraId="4C10F16A" w14:textId="4242DE5C" w:rsidR="00A05B84" w:rsidRDefault="00A05B84">
      <w:pPr>
        <w:pStyle w:val="Verzeichnis1"/>
        <w:rPr>
          <w:rFonts w:asciiTheme="minorHAnsi" w:eastAsiaTheme="minorEastAsia" w:hAnsiTheme="minorHAnsi" w:cstheme="minorBidi"/>
          <w:b w:val="0"/>
          <w:szCs w:val="22"/>
          <w:lang w:eastAsia="en-US"/>
        </w:rPr>
      </w:pPr>
      <w:r>
        <w:t>Appendix:</w:t>
      </w:r>
      <w:r>
        <w:tab/>
      </w:r>
      <w:r>
        <w:fldChar w:fldCharType="begin"/>
      </w:r>
      <w:r>
        <w:instrText xml:space="preserve"> PAGEREF _Toc110000195 \h </w:instrText>
      </w:r>
      <w:r>
        <w:fldChar w:fldCharType="separate"/>
      </w:r>
      <w:r>
        <w:t>62</w:t>
      </w:r>
      <w:r>
        <w:fldChar w:fldCharType="end"/>
      </w:r>
    </w:p>
    <w:p w14:paraId="410A5F73" w14:textId="1899BCBA" w:rsidR="00A05B84" w:rsidRDefault="00A05B84">
      <w:pPr>
        <w:pStyle w:val="Verzeichnis2"/>
        <w:rPr>
          <w:rFonts w:asciiTheme="minorHAnsi" w:eastAsiaTheme="minorEastAsia" w:hAnsiTheme="minorHAnsi" w:cstheme="minorBidi"/>
          <w:szCs w:val="22"/>
          <w:lang w:eastAsia="en-US"/>
        </w:rPr>
      </w:pPr>
      <w:r>
        <w:t>A.1 Figures</w:t>
      </w:r>
      <w:r>
        <w:tab/>
      </w:r>
      <w:r>
        <w:fldChar w:fldCharType="begin"/>
      </w:r>
      <w:r>
        <w:instrText xml:space="preserve"> PAGEREF _Toc110000196 \h </w:instrText>
      </w:r>
      <w:r>
        <w:fldChar w:fldCharType="separate"/>
      </w:r>
      <w:r>
        <w:t>62</w:t>
      </w:r>
      <w:r>
        <w:fldChar w:fldCharType="end"/>
      </w:r>
    </w:p>
    <w:p w14:paraId="45FCA6DA" w14:textId="4A546664" w:rsidR="00A05B84" w:rsidRDefault="00A05B84">
      <w:pPr>
        <w:pStyle w:val="Verzeichnis2"/>
        <w:rPr>
          <w:rFonts w:asciiTheme="minorHAnsi" w:eastAsiaTheme="minorEastAsia" w:hAnsiTheme="minorHAnsi" w:cstheme="minorBidi"/>
          <w:szCs w:val="22"/>
          <w:lang w:eastAsia="en-US"/>
        </w:rPr>
      </w:pPr>
      <w:r>
        <w:t>A.2 Source Code</w:t>
      </w:r>
      <w:r>
        <w:tab/>
      </w:r>
      <w:r>
        <w:fldChar w:fldCharType="begin"/>
      </w:r>
      <w:r>
        <w:instrText xml:space="preserve"> PAGEREF _Toc110000197 \h </w:instrText>
      </w:r>
      <w:r>
        <w:fldChar w:fldCharType="separate"/>
      </w:r>
      <w:r>
        <w:t>62</w:t>
      </w:r>
      <w:r>
        <w:fldChar w:fldCharType="end"/>
      </w:r>
    </w:p>
    <w:p w14:paraId="0899DE81" w14:textId="73D5A60C" w:rsidR="00A05B84" w:rsidRDefault="00A05B84">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10000198 \h </w:instrText>
      </w:r>
      <w:r>
        <w:fldChar w:fldCharType="separate"/>
      </w:r>
      <w:r>
        <w:t>63</w:t>
      </w:r>
      <w:r>
        <w:fldChar w:fldCharType="end"/>
      </w:r>
    </w:p>
    <w:p w14:paraId="4AEB0ABD" w14:textId="11F99E28"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10000141"/>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10000142"/>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1000014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4122CEC" w:rsidR="00F377E4" w:rsidRDefault="00F377E4">
      <w:pPr>
        <w:tabs>
          <w:tab w:val="left" w:pos="1440"/>
        </w:tabs>
      </w:pPr>
      <w:r>
        <w:t>DAG</w:t>
      </w:r>
      <w:r>
        <w:tab/>
        <w:t>Directed Acyclic Graph</w:t>
      </w:r>
    </w:p>
    <w:p w14:paraId="4851FC34" w14:textId="56073E67" w:rsidR="009E660E" w:rsidRDefault="009E660E">
      <w:pPr>
        <w:tabs>
          <w:tab w:val="left" w:pos="1440"/>
        </w:tabs>
      </w:pPr>
      <w:r>
        <w:t>PTA</w:t>
      </w:r>
      <w:r>
        <w:tab/>
        <w:t>Post-Training Action</w:t>
      </w:r>
    </w:p>
    <w:p w14:paraId="6EF1CDAE" w14:textId="51F2FA8C" w:rsidR="009E660E" w:rsidRDefault="00527517">
      <w:pPr>
        <w:tabs>
          <w:tab w:val="left" w:pos="1440"/>
        </w:tabs>
      </w:pPr>
      <w:r>
        <w:t>RMSE</w:t>
      </w:r>
      <w:r>
        <w:tab/>
        <w:t>Root Mean Squared Error</w:t>
      </w:r>
    </w:p>
    <w:p w14:paraId="4AEB0AD1" w14:textId="654B6BD1" w:rsidR="00284FA6" w:rsidRDefault="00DA1F03">
      <w:pPr>
        <w:pStyle w:val="berschrift1"/>
      </w:pPr>
      <w:bookmarkStart w:id="9" w:name="_Toc110000144"/>
      <w:r w:rsidRPr="00721A18">
        <w:lastRenderedPageBreak/>
        <w:t>Introduction</w:t>
      </w:r>
      <w:bookmarkEnd w:id="9"/>
    </w:p>
    <w:p w14:paraId="2B988FBE" w14:textId="6D18F579" w:rsidR="00687DA9" w:rsidRPr="00687DA9" w:rsidRDefault="000637EC" w:rsidP="00687DA9">
      <w:pPr>
        <w:pStyle w:val="berschrift2"/>
      </w:pPr>
      <w:bookmarkStart w:id="10" w:name="_Toc110000145"/>
      <w:r>
        <w:t>Motivation</w:t>
      </w:r>
      <w:bookmarkEnd w:id="10"/>
    </w:p>
    <w:p w14:paraId="53BF7F8D" w14:textId="3D5A5BF2"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4EC7145B"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zBUMjE6NDc6MjQ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130B2">
            <w:t>(Bennett, Lanning, &amp; others, 2007)</w:t>
          </w:r>
          <w:r>
            <w:fldChar w:fldCharType="end"/>
          </w:r>
        </w:sdtContent>
      </w:sdt>
      <w:r w:rsidR="00EA5468">
        <w:t>.</w:t>
      </w:r>
      <w:r>
        <w:t xml:space="preserve"> To this day datasets of movie ratings remain a popular way to benchmark RSs.</w:t>
      </w:r>
    </w:p>
    <w:p w14:paraId="228E0595" w14:textId="0EBD4AD4"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zMFQyMTo0NzoyN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CB62C37"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Renggli et al., 2021)</w:t>
          </w:r>
          <w:r>
            <w:fldChar w:fldCharType="end"/>
          </w:r>
        </w:sdtContent>
      </w:sdt>
      <w:r w:rsidR="00A519AD">
        <w:t>.</w:t>
      </w:r>
      <w:r>
        <w:t xml:space="preserve"> Detrimental data to the ML system’s performance can manifest itself in different ways. </w:t>
      </w:r>
    </w:p>
    <w:p w14:paraId="64C36E4F" w14:textId="64410F9A"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130B2">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1000014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FD566EB"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MwVDIxOjQ3OjI0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10000147"/>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10000148"/>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Ref109217847"/>
      <w:bookmarkStart w:id="15" w:name="_Toc110000149"/>
      <w:r>
        <w:t>Recommender Systems</w:t>
      </w:r>
      <w:bookmarkEnd w:id="14"/>
      <w:bookmarkEnd w:id="15"/>
    </w:p>
    <w:p w14:paraId="7CB2163F" w14:textId="7D1032A0" w:rsidR="003B7B78" w:rsidRDefault="00696AD3" w:rsidP="00696AD3">
      <w:pPr>
        <w:pStyle w:val="berschrift3"/>
      </w:pPr>
      <w:bookmarkStart w:id="16" w:name="_Toc110000150"/>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6CBFA9A"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0D6C06">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bookmarkStart w:id="19" w:name="_Toc110000151"/>
      <w:r>
        <w:t xml:space="preserve">Retrieval </w:t>
      </w:r>
      <w:r w:rsidR="00AD3B8E">
        <w:t>&amp;</w:t>
      </w:r>
      <w:r>
        <w:t xml:space="preserve"> Ranking</w:t>
      </w:r>
      <w:bookmarkEnd w:id="19"/>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End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End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58D51EC7" w:rsidR="00A21EA3" w:rsidRPr="00C84B97" w:rsidRDefault="002E219D" w:rsidP="002E219D">
      <w:pPr>
        <w:pStyle w:val="Beschriftung"/>
      </w:pPr>
      <w:bookmarkStart w:id="20" w:name="_Ref109072829"/>
      <w:bookmarkStart w:id="21" w:name="_Ref109072808"/>
      <w:r>
        <w:t xml:space="preserve">Figure </w:t>
      </w:r>
      <w:r>
        <w:fldChar w:fldCharType="begin"/>
      </w:r>
      <w:r>
        <w:instrText xml:space="preserve"> SEQ Figure \* ARABIC </w:instrText>
      </w:r>
      <w:r>
        <w:fldChar w:fldCharType="separate"/>
      </w:r>
      <w:r w:rsidR="000D6C06">
        <w:rPr>
          <w:noProof/>
        </w:rPr>
        <w:t>2</w:t>
      </w:r>
      <w:r>
        <w:fldChar w:fldCharType="end"/>
      </w:r>
      <w:bookmarkEnd w:id="20"/>
      <w:r>
        <w:t>: Example of retrieval and ranking</w:t>
      </w:r>
      <w:bookmarkEnd w:id="21"/>
      <w:r w:rsidR="00374F39">
        <w:t xml:space="preserve"> in a recommender system</w:t>
      </w:r>
    </w:p>
    <w:p w14:paraId="1411211D" w14:textId="5171B14B" w:rsidR="007D778E" w:rsidRDefault="007D778E" w:rsidP="007D778E">
      <w:pPr>
        <w:pStyle w:val="berschrift3"/>
      </w:pPr>
      <w:bookmarkStart w:id="22" w:name="_Toc110000152"/>
      <w:r>
        <w:t>Data</w:t>
      </w:r>
      <w:bookmarkEnd w:id="22"/>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Khusro et al., 2016)</w:t>
          </w:r>
          <w:r w:rsidR="00673C40">
            <w:fldChar w:fldCharType="end"/>
          </w:r>
        </w:sdtContent>
      </w:sdt>
      <w:r w:rsidR="005F1293">
        <w:t>.</w:t>
      </w:r>
    </w:p>
    <w:p w14:paraId="214996BE" w14:textId="1B89DE2E"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zBUMjE6NDc6MjQ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3" w:name="_Toc110000153"/>
      <w:r>
        <w:t>Content-based recommender systems</w:t>
      </w:r>
      <w:bookmarkEnd w:id="23"/>
    </w:p>
    <w:p w14:paraId="4462A7FD" w14:textId="58476EAC"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zMFQyMTo0Nzoy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zMFQyMTo0NzoyN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4" w:name="_Ref109073993"/>
      <w:bookmarkStart w:id="25" w:name="_Toc110000154"/>
      <w:r>
        <w:t>Collaborative filtering</w:t>
      </w:r>
      <w:bookmarkEnd w:id="24"/>
      <w:bookmarkEnd w:id="25"/>
    </w:p>
    <w:p w14:paraId="06120E8E" w14:textId="6603F709"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A130B2">
            <w:t>(Google LLC, 2021)</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Koren et al., 2009)</w:t>
          </w:r>
          <w:r w:rsidR="00C727F1">
            <w:fldChar w:fldCharType="end"/>
          </w:r>
        </w:sdtContent>
      </w:sdt>
      <w:r w:rsidR="00843302">
        <w:t>.</w:t>
      </w:r>
    </w:p>
    <w:p w14:paraId="48562123" w14:textId="0AE28499"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jE6NDc6MjQ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zMFQyMTo0NzoyN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Dacrema, Boglio, Cremonesi, &amp; Jannach, 2021)</w:t>
          </w:r>
          <w:r w:rsidR="00ED71DA">
            <w:fldChar w:fldCharType="end"/>
          </w:r>
        </w:sdtContent>
      </w:sdt>
      <w:r w:rsidR="000B65C3">
        <w:t>.</w:t>
      </w:r>
    </w:p>
    <w:p w14:paraId="06963A81" w14:textId="2B847FD6"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zMFQyMTo0Nzoy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Charniak, 2019)</w:t>
          </w:r>
          <w:r w:rsidR="002F113B">
            <w:fldChar w:fldCharType="end"/>
          </w:r>
        </w:sdtContent>
      </w:sdt>
      <w:r w:rsidR="009C6BE2">
        <w:t>.</w:t>
      </w:r>
      <w:r w:rsidR="00C65436">
        <w:t xml:space="preserve"> </w:t>
      </w:r>
    </w:p>
    <w:p w14:paraId="6116AFD8" w14:textId="7D0796F7"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zMFQyMTo0NzoyN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Charniak, 2019; Gurney, 2014; Hanin,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Gurney, 2014; Heaton, 2012; LeCun et al., 1989)</w:t>
          </w:r>
          <w:r w:rsidR="00BD3639">
            <w:fldChar w:fldCharType="end"/>
          </w:r>
        </w:sdtContent>
      </w:sdt>
      <w:r w:rsidR="000C7C8C">
        <w:t>.</w:t>
      </w:r>
      <w:r w:rsidR="001B56D3">
        <w:t xml:space="preserve"> </w:t>
      </w:r>
    </w:p>
    <w:p w14:paraId="54CE1F34" w14:textId="0A52B31D"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zMFQyMTo0NzoyN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zMFQyMTo0NzoyN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Rendle, Krichene, Zhang, &amp; Anderson, 2020)</w:t>
          </w:r>
          <w:r w:rsidR="00A6589D">
            <w:fldChar w:fldCharType="end"/>
          </w:r>
        </w:sdtContent>
      </w:sdt>
      <w:r w:rsidR="0058526C">
        <w:t>.</w:t>
      </w:r>
      <w:r w:rsidR="003C4E90">
        <w:t xml:space="preserve"> </w:t>
      </w:r>
    </w:p>
    <w:p w14:paraId="41DC409D" w14:textId="4B2BD4C7"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MwVDIxOjQ3OjI0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Covington, Adams, &amp; Sargin, 2016)</w:t>
          </w:r>
          <w:r w:rsidR="00FF3B3A">
            <w:fldChar w:fldCharType="end"/>
          </w:r>
        </w:sdtContent>
      </w:sdt>
      <w:r w:rsidR="00FF3B3A">
        <w:t>.</w:t>
      </w:r>
    </w:p>
    <w:p w14:paraId="7B0F308A" w14:textId="28E9862A" w:rsidR="00C721A1" w:rsidRDefault="00EF1E50" w:rsidP="00EF1E50">
      <w:pPr>
        <w:pStyle w:val="berschrift3"/>
      </w:pPr>
      <w:bookmarkStart w:id="26" w:name="_Ref109690661"/>
      <w:bookmarkStart w:id="27" w:name="_Ref109863681"/>
      <w:bookmarkStart w:id="28" w:name="_Toc110000155"/>
      <w:r>
        <w:t>Deep &amp; Cross Networks</w:t>
      </w:r>
      <w:bookmarkEnd w:id="26"/>
      <w:bookmarkEnd w:id="27"/>
      <w:bookmarkEnd w:id="28"/>
    </w:p>
    <w:p w14:paraId="63729B4C" w14:textId="13CF6814"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jE6NDc6MjQ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zBUMjE6NDc6MjQ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6B0DF0C2"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zMFQyMTo0Nzoy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jE6NDc6Mj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Rendle et al., 2020)</w:t>
          </w:r>
          <w:r w:rsidR="00306886">
            <w:fldChar w:fldCharType="end"/>
          </w:r>
        </w:sdtContent>
      </w:sdt>
      <w:r w:rsidR="003722D0">
        <w:t>.</w:t>
      </w:r>
    </w:p>
    <w:p w14:paraId="36DF5A9A" w14:textId="4F669D06"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zBUMjE6NDc6MjQ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34B5011C" w:rsidR="008C1888" w:rsidRDefault="008C1888" w:rsidP="008D6D83">
      <w:pPr>
        <w:pStyle w:val="Beschriftung"/>
      </w:pPr>
      <w:bookmarkStart w:id="29" w:name="_Ref107267688"/>
      <w:bookmarkStart w:id="30" w:name="_Toc108263646"/>
      <w:r>
        <w:t xml:space="preserve">Figure </w:t>
      </w:r>
      <w:r>
        <w:fldChar w:fldCharType="begin"/>
      </w:r>
      <w:r>
        <w:instrText xml:space="preserve"> SEQ Figure \* ARABIC </w:instrText>
      </w:r>
      <w:r>
        <w:fldChar w:fldCharType="separate"/>
      </w:r>
      <w:r w:rsidR="000D6C06">
        <w:rPr>
          <w:noProof/>
        </w:rPr>
        <w:t>3</w:t>
      </w:r>
      <w:r>
        <w:fldChar w:fldCharType="end"/>
      </w:r>
      <w:bookmarkEnd w:id="29"/>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IxOjQ3OjI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30"/>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4B4E4D65" w:rsidR="00090805" w:rsidRPr="00090805" w:rsidRDefault="00C73468" w:rsidP="00327CBC">
      <w:pPr>
        <w:pStyle w:val="Beschriftung"/>
      </w:pPr>
      <w:bookmarkStart w:id="31" w:name="_Ref107267783"/>
      <w:bookmarkStart w:id="32" w:name="_Toc108263647"/>
      <w:r>
        <w:t xml:space="preserve">Figure </w:t>
      </w:r>
      <w:r>
        <w:fldChar w:fldCharType="begin"/>
      </w:r>
      <w:r>
        <w:instrText xml:space="preserve"> SEQ Figure \* ARABIC </w:instrText>
      </w:r>
      <w:r>
        <w:fldChar w:fldCharType="separate"/>
      </w:r>
      <w:r w:rsidR="000D6C06">
        <w:rPr>
          <w:noProof/>
        </w:rPr>
        <w:t>4</w:t>
      </w:r>
      <w:r>
        <w:fldChar w:fldCharType="end"/>
      </w:r>
      <w:bookmarkEnd w:id="31"/>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IxOjQ3OjI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2"/>
    </w:p>
    <w:p w14:paraId="02F69185" w14:textId="558863FE"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MwVDIxOjQ3OjI0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3" w:name="_Toc110000156"/>
      <w:r>
        <w:t>State of the Art Technology</w:t>
      </w:r>
      <w:bookmarkEnd w:id="33"/>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7AC48685"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zMFQyMTo0NzoyN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4" w:name="_Ref108564826"/>
      <w:bookmarkStart w:id="35" w:name="_Toc110000157"/>
      <w:r>
        <w:t>MLOps</w:t>
      </w:r>
      <w:bookmarkEnd w:id="34"/>
      <w:bookmarkEnd w:id="35"/>
    </w:p>
    <w:p w14:paraId="2C48277F" w14:textId="6152091F" w:rsidR="006B05B3" w:rsidRDefault="006B05B3" w:rsidP="006B05B3">
      <w:pPr>
        <w:pStyle w:val="berschrift3"/>
      </w:pPr>
      <w:bookmarkStart w:id="36" w:name="_Toc110000158"/>
      <w:r>
        <w:t>Problem</w:t>
      </w:r>
      <w:bookmarkEnd w:id="36"/>
    </w:p>
    <w:p w14:paraId="1CFB6221" w14:textId="7B989B58"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zBUMjE6NDc6MjQ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MwVDIxOjQ3OjI0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zBUMjE6NDc6MjQ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MwVDIxOjQ3OjI0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0C10C4A7"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zBUMjE6NDc6MjQ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7" w:name="_Toc110000159"/>
      <w:bookmarkStart w:id="38" w:name="_Ref107653522"/>
      <w:r>
        <w:t>What is MLOps</w:t>
      </w:r>
      <w:bookmarkEnd w:id="37"/>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BE25156"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zBUMjE6NDc6MjQ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762A9710"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zMFQyMTo0NzoyN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5CB469F5"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zBUMjE6NDc6Mj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zBUMjE6NDc6MjQ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4AAF3C9F"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zMFQyMTo0NzoyN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Serban, van der Blom, Hoos, &amp; Visser, 2020)</w:t>
          </w:r>
          <w:r w:rsidR="005A18DE">
            <w:fldChar w:fldCharType="end"/>
          </w:r>
        </w:sdtContent>
      </w:sdt>
      <w:r w:rsidR="00D061DE">
        <w:t>.</w:t>
      </w:r>
    </w:p>
    <w:p w14:paraId="0AC00D68" w14:textId="4878BD7F"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MwVDIxOjQ3OjI0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Kreuzberger et al., 2022)</w:t>
          </w:r>
          <w:r w:rsidR="003E1E87">
            <w:fldChar w:fldCharType="end"/>
          </w:r>
        </w:sdtContent>
      </w:sdt>
      <w:r w:rsidR="00107744">
        <w:t>.</w:t>
      </w:r>
    </w:p>
    <w:p w14:paraId="76FB2782" w14:textId="20177FA1" w:rsidR="00CB4258" w:rsidRDefault="005376DF" w:rsidP="00291EF2">
      <w:pPr>
        <w:pStyle w:val="berschrift3"/>
      </w:pPr>
      <w:bookmarkStart w:id="39" w:name="_Toc110000160"/>
      <w:r>
        <w:t>Pipelines</w:t>
      </w:r>
      <w:bookmarkEnd w:id="39"/>
    </w:p>
    <w:p w14:paraId="27ED643C" w14:textId="519FF6E6"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EndPr/>
        <w:sdtContent>
          <w:r w:rsidR="00113B82">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Ny0zMFQyMTo0NzoyN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Deo, 2019; Harenslak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End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20C6E3F2" w:rsidR="00E62315" w:rsidRDefault="00D7476B" w:rsidP="00D7476B">
      <w:pPr>
        <w:pStyle w:val="Beschriftung"/>
      </w:pPr>
      <w:r>
        <w:t xml:space="preserve">Figure </w:t>
      </w:r>
      <w:r>
        <w:fldChar w:fldCharType="begin"/>
      </w:r>
      <w:r>
        <w:instrText xml:space="preserve"> SEQ Figure \* ARABIC </w:instrText>
      </w:r>
      <w:r>
        <w:fldChar w:fldCharType="separate"/>
      </w:r>
      <w:r w:rsidR="000D6C06">
        <w:rPr>
          <w:noProof/>
        </w:rPr>
        <w:t>5</w:t>
      </w:r>
      <w:r>
        <w:fldChar w:fldCharType="end"/>
      </w:r>
      <w:r>
        <w:t>: Exemplary DAG in Airflow</w:t>
      </w:r>
    </w:p>
    <w:p w14:paraId="7696CB35" w14:textId="330A01ED"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EndPr/>
        <w:sdtContent>
          <w:r w:rsidR="001C7C23">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pLm9yZy8xMC4xMDA3Lzk3OC0zLTAzMC0wNTMxOC01IiwiVXJpU3RyaW5nIjoiaHR0cHM6Ly9kb2kub3JnLzEwLjEwMDcvOTc4LTMtMDMwLTA1MzE4L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JUMTA6Mzg6NTkiLCJNb2RpZmllZEJ5IjoiX1NlYmFzdGlhbiBTw6R0emxlciIsIklkIjoiNmU5MWE3MjctZWZkNS00ZjUyLWJiMTItMmI5ZjE5MGIwNmIxIiwiTW9kaWZpZWRPbiI6IjIwMjItMDctMjJUMTA6Mzg6N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vcmxkY2F0Lm9yZy9vY2xjLzEzMjkwNjI5MDMiLCJVcmlTdHJpbmciOiJodHRwOi8vd3d3LndvcmxkY2F0Lm9yZy9vY2xjLzEzMjkwNjI5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zNToyMCIsIk1vZGlmaWVkQnkiOiJfU2ViYXN0aWFuIFPDpHR6bGVyIiwiSWQiOiJlZjZkNGNiMi00ZTBiLTQyMWItYmIxYy1jZDliM2VhYzc5NzMiLCJNb2RpZmllZE9uIjoiMjAyMi0wNy0yMlQxMDozNToyMC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Alla &amp; Adari, 2021; Hutter, Kotthoff, &amp; Vanschoren, 2019)</w:t>
          </w:r>
          <w:r w:rsidR="001C7C23">
            <w:fldChar w:fldCharType="end"/>
          </w:r>
        </w:sdtContent>
      </w:sdt>
      <w:r w:rsidR="00AC704A">
        <w:t>.</w:t>
      </w:r>
    </w:p>
    <w:p w14:paraId="64C94228" w14:textId="56C4D790" w:rsidR="00B66A57" w:rsidRDefault="00B66A57" w:rsidP="00B66A57">
      <w:pPr>
        <w:pStyle w:val="berschrift3"/>
      </w:pPr>
      <w:bookmarkStart w:id="40" w:name="_Toc110000161"/>
      <w:r>
        <w:t>Maturity Levels</w:t>
      </w:r>
      <w:bookmarkEnd w:id="40"/>
    </w:p>
    <w:bookmarkEnd w:id="38"/>
    <w:p w14:paraId="22299D3D" w14:textId="2FFCAEDA"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zBUMjE6NDc6MjQ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Symeonidis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74FE7D10" w:rsidR="0033113A" w:rsidRDefault="00A84B63" w:rsidP="00A84B63">
      <w:pPr>
        <w:pStyle w:val="Beschriftung"/>
      </w:pPr>
      <w:bookmarkStart w:id="41" w:name="_Ref107993404"/>
      <w:bookmarkStart w:id="42" w:name="_Ref107993385"/>
      <w:bookmarkStart w:id="43" w:name="_Toc108263648"/>
      <w:r>
        <w:t xml:space="preserve">Figure </w:t>
      </w:r>
      <w:r>
        <w:fldChar w:fldCharType="begin"/>
      </w:r>
      <w:r>
        <w:instrText xml:space="preserve"> SEQ Figure \* ARABIC </w:instrText>
      </w:r>
      <w:r>
        <w:fldChar w:fldCharType="separate"/>
      </w:r>
      <w:r w:rsidR="000D6C06">
        <w:rPr>
          <w:noProof/>
        </w:rPr>
        <w:t>6</w:t>
      </w:r>
      <w:r>
        <w:fldChar w:fldCharType="end"/>
      </w:r>
      <w:bookmarkEnd w:id="4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2"/>
      <w:bookmarkEnd w:id="43"/>
    </w:p>
    <w:p w14:paraId="2AA00E61" w14:textId="285C9A77" w:rsidR="000D494D" w:rsidRDefault="000D494D" w:rsidP="00FE02F2">
      <w:pPr>
        <w:pStyle w:val="berschrift3"/>
      </w:pPr>
      <w:bookmarkStart w:id="44" w:name="_Ref108570248"/>
      <w:bookmarkStart w:id="45" w:name="_Ref109952888"/>
      <w:bookmarkStart w:id="46" w:name="_Toc110000162"/>
      <w:r>
        <w:t>Concept Drift</w:t>
      </w:r>
      <w:bookmarkEnd w:id="44"/>
      <w:bookmarkEnd w:id="45"/>
      <w:bookmarkEnd w:id="46"/>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7BE15AA1" w:rsidR="00533104" w:rsidRDefault="00AA5F34"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zBUMjE6NDc6MjQ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4B39E3F6" w:rsidR="001B66F2" w:rsidRDefault="00700D22" w:rsidP="00700D22">
      <w:pPr>
        <w:pStyle w:val="Beschriftung"/>
      </w:pPr>
      <w:bookmarkStart w:id="47" w:name="_Ref108096275"/>
      <w:bookmarkStart w:id="48" w:name="_Toc108263649"/>
      <w:r>
        <w:t xml:space="preserve">Figure </w:t>
      </w:r>
      <w:r>
        <w:fldChar w:fldCharType="begin"/>
      </w:r>
      <w:r>
        <w:instrText xml:space="preserve"> SEQ Figure \* ARABIC </w:instrText>
      </w:r>
      <w:r>
        <w:fldChar w:fldCharType="separate"/>
      </w:r>
      <w:r w:rsidR="000D6C06">
        <w:rPr>
          <w:noProof/>
        </w:rPr>
        <w:t>7</w:t>
      </w:r>
      <w:r>
        <w:fldChar w:fldCharType="end"/>
      </w:r>
      <w:bookmarkEnd w:id="47"/>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8"/>
    </w:p>
    <w:p w14:paraId="04D3ADA1" w14:textId="246133F8"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zBUMjE6NDc6MjQ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1CE4D314" w:rsidR="00623333" w:rsidRDefault="00B029FF" w:rsidP="00B029FF">
      <w:pPr>
        <w:pStyle w:val="Beschriftung"/>
      </w:pPr>
      <w:bookmarkStart w:id="49" w:name="_Ref108123265"/>
      <w:bookmarkStart w:id="50" w:name="_Toc108263650"/>
      <w:r>
        <w:t xml:space="preserve">Figure </w:t>
      </w:r>
      <w:r>
        <w:fldChar w:fldCharType="begin"/>
      </w:r>
      <w:r>
        <w:instrText xml:space="preserve"> SEQ Figure \* ARABIC </w:instrText>
      </w:r>
      <w:r>
        <w:fldChar w:fldCharType="separate"/>
      </w:r>
      <w:r w:rsidR="000D6C06">
        <w:rPr>
          <w:noProof/>
        </w:rPr>
        <w:t>8</w:t>
      </w:r>
      <w:r>
        <w:fldChar w:fldCharType="end"/>
      </w:r>
      <w:bookmarkEnd w:id="49"/>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50"/>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w:t>
      </w:r>
      <w:r w:rsidR="00915C39" w:rsidRPr="00590F25">
        <w:rPr>
          <w:i/>
        </w:rPr>
        <w:t>error</w:t>
      </w:r>
      <w:r w:rsidR="00915C39">
        <w:t xml:space="preserve">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Feng Gu, Zhang, Jie Lu, &amp; Chin-Teng Lin, 2016; Qahtan,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764B23D7"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zBUMjE6NDc6MjQ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51" w:name="_Ref108564792"/>
      <w:bookmarkStart w:id="52" w:name="_Ref109386853"/>
      <w:bookmarkStart w:id="53" w:name="_Toc110000163"/>
      <w:r>
        <w:t>State of the Art Technology</w:t>
      </w:r>
      <w:bookmarkEnd w:id="51"/>
      <w:bookmarkEnd w:id="52"/>
      <w:bookmarkEnd w:id="5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4F4F19C4" w:rsidR="00F37A6E" w:rsidRDefault="00B65174" w:rsidP="00B65174">
      <w:pPr>
        <w:pStyle w:val="Beschriftung"/>
      </w:pPr>
      <w:bookmarkStart w:id="54" w:name="_Ref108196388"/>
      <w:bookmarkStart w:id="55" w:name="_Toc108263651"/>
      <w:r>
        <w:t xml:space="preserve">Figure </w:t>
      </w:r>
      <w:r>
        <w:fldChar w:fldCharType="begin"/>
      </w:r>
      <w:r>
        <w:instrText xml:space="preserve"> SEQ Figure \* ARABIC </w:instrText>
      </w:r>
      <w:r>
        <w:fldChar w:fldCharType="separate"/>
      </w:r>
      <w:r w:rsidR="000D6C06">
        <w:rPr>
          <w:noProof/>
        </w:rPr>
        <w:t>9</w:t>
      </w:r>
      <w:r>
        <w:fldChar w:fldCharType="end"/>
      </w:r>
      <w:bookmarkEnd w:id="54"/>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5"/>
    </w:p>
    <w:p w14:paraId="116C5AAD" w14:textId="6C49F92F"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zBUMjE6NDc6MjQ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End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w:t>
      </w:r>
      <w:r w:rsidR="008D64F5">
        <w:lastRenderedPageBreak/>
        <w:t xml:space="preserve">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5781CFE5"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MwVDIxOjQ3OjI0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Karmaker et al., 2022)</w:t>
          </w:r>
          <w:r w:rsidR="00461633">
            <w:fldChar w:fldCharType="end"/>
          </w:r>
        </w:sdtContent>
      </w:sdt>
      <w:r w:rsidR="009C1A9B">
        <w:t>.</w:t>
      </w:r>
    </w:p>
    <w:p w14:paraId="13531656" w14:textId="7B754B8F" w:rsidR="004F6E3F" w:rsidRDefault="006C51A9" w:rsidP="004F6E3F">
      <w:pPr>
        <w:pStyle w:val="berschrift1"/>
      </w:pPr>
      <w:bookmarkStart w:id="56" w:name="_Toc110000164"/>
      <w:r>
        <w:lastRenderedPageBreak/>
        <w:t>Goal &amp; Specification</w:t>
      </w:r>
      <w:bookmarkEnd w:id="56"/>
      <w:r w:rsidR="00610785" w:rsidRPr="00610785">
        <w:t xml:space="preserve"> </w:t>
      </w:r>
    </w:p>
    <w:p w14:paraId="0FECB897" w14:textId="658C6654" w:rsidR="00610785" w:rsidRPr="00B66644" w:rsidRDefault="00610785" w:rsidP="00610785">
      <w:pPr>
        <w:pStyle w:val="berschrift2"/>
      </w:pPr>
      <w:bookmarkStart w:id="57" w:name="_Toc110000165"/>
      <w:r>
        <w:t>Artifact</w:t>
      </w:r>
      <w:bookmarkEnd w:id="5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8" w:name="_Ref109301010"/>
      <w:bookmarkStart w:id="59" w:name="_Toc10922424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8"/>
      <w:r w:rsidRPr="002F3BBD">
        <w:t xml:space="preserve">: </w:t>
      </w:r>
      <w:r>
        <w:t>Artifact s</w:t>
      </w:r>
      <w:r w:rsidRPr="002F3BBD">
        <w:t>pecification</w:t>
      </w:r>
      <w:r>
        <w:t xml:space="preserve"> table</w:t>
      </w:r>
      <w:bookmarkEnd w:id="59"/>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60" w:name="_Toc110000166"/>
      <w:r>
        <w:t>Procedure</w:t>
      </w:r>
      <w:bookmarkEnd w:id="60"/>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51B7349E" w:rsidR="00610785" w:rsidRDefault="00610785" w:rsidP="00610785">
      <w:pPr>
        <w:pStyle w:val="Beschriftung"/>
      </w:pPr>
      <w:bookmarkStart w:id="61" w:name="_Ref105760392"/>
      <w:bookmarkStart w:id="62" w:name="_Ref105760284"/>
      <w:bookmarkStart w:id="63" w:name="_Toc108263652"/>
      <w:r>
        <w:t xml:space="preserve">Figure </w:t>
      </w:r>
      <w:r w:rsidR="00F47AB6">
        <w:fldChar w:fldCharType="begin"/>
      </w:r>
      <w:r w:rsidR="00F47AB6">
        <w:instrText xml:space="preserve"> SEQ Figure \* ARABIC </w:instrText>
      </w:r>
      <w:r w:rsidR="00F47AB6">
        <w:fldChar w:fldCharType="separate"/>
      </w:r>
      <w:r w:rsidR="000D6C06">
        <w:rPr>
          <w:noProof/>
        </w:rPr>
        <w:t>10</w:t>
      </w:r>
      <w:r w:rsidR="00F47AB6">
        <w:rPr>
          <w:noProof/>
        </w:rPr>
        <w:fldChar w:fldCharType="end"/>
      </w:r>
      <w:bookmarkEnd w:id="61"/>
      <w:r>
        <w:t xml:space="preserve">: </w:t>
      </w:r>
      <w:r w:rsidRPr="00894A3E">
        <w:t>procedure of artifact development</w:t>
      </w:r>
      <w:bookmarkEnd w:id="62"/>
      <w:bookmarkEnd w:id="63"/>
    </w:p>
    <w:p w14:paraId="4EE003ED" w14:textId="2ADA5A93" w:rsidR="00610785" w:rsidRPr="00B94C26" w:rsidRDefault="00610785" w:rsidP="00610785">
      <w:pPr>
        <w:pStyle w:val="berschrift2"/>
      </w:pPr>
      <w:bookmarkStart w:id="64" w:name="_Toc110000167"/>
      <w:r>
        <w:t>Challenges</w:t>
      </w:r>
      <w:bookmarkEnd w:id="64"/>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5ED61D05"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zMFQyMTo0NzoyN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Naumov et al., 2019)</w:t>
          </w:r>
          <w:r>
            <w:fldChar w:fldCharType="end"/>
          </w:r>
        </w:sdtContent>
      </w:sdt>
    </w:p>
    <w:p w14:paraId="2B802B2C" w14:textId="2E9E82DA" w:rsidR="006C51A9" w:rsidRDefault="00296067" w:rsidP="006C51A9">
      <w:pPr>
        <w:pStyle w:val="berschrift1"/>
      </w:pPr>
      <w:bookmarkStart w:id="65" w:name="_Toc110000168"/>
      <w:r>
        <w:lastRenderedPageBreak/>
        <w:t>Design &amp; Development</w:t>
      </w:r>
      <w:bookmarkEnd w:id="65"/>
    </w:p>
    <w:p w14:paraId="1831F784" w14:textId="19C6D1BE" w:rsidR="00A01E93" w:rsidRDefault="00124A75" w:rsidP="00DC5696">
      <w:pPr>
        <w:pStyle w:val="berschrift2"/>
      </w:pPr>
      <w:bookmarkStart w:id="66" w:name="_Toc110000169"/>
      <w:r>
        <w:t>Environment</w:t>
      </w:r>
      <w:bookmarkEnd w:id="66"/>
    </w:p>
    <w:p w14:paraId="59370BBC" w14:textId="3C4F6D65" w:rsidR="00611531" w:rsidRPr="00611531" w:rsidRDefault="00611531" w:rsidP="00611531">
      <w:pPr>
        <w:pStyle w:val="berschrift3"/>
      </w:pPr>
      <w:bookmarkStart w:id="67" w:name="_Toc110000170"/>
      <w:r>
        <w:t>Hardware &amp; Software environment</w:t>
      </w:r>
      <w:bookmarkEnd w:id="67"/>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41B83D28" w:rsidR="00766A0F" w:rsidRDefault="008D4CDA" w:rsidP="008D4CDA">
      <w:pPr>
        <w:pStyle w:val="Beschriftung"/>
      </w:pPr>
      <w:bookmarkStart w:id="68" w:name="_Ref108438766"/>
      <w:r>
        <w:t xml:space="preserve">Figure </w:t>
      </w:r>
      <w:r>
        <w:fldChar w:fldCharType="begin"/>
      </w:r>
      <w:r>
        <w:instrText xml:space="preserve"> SEQ Figure \* ARABIC </w:instrText>
      </w:r>
      <w:r>
        <w:fldChar w:fldCharType="separate"/>
      </w:r>
      <w:r w:rsidR="000D6C06">
        <w:rPr>
          <w:noProof/>
        </w:rPr>
        <w:t>11</w:t>
      </w:r>
      <w:r>
        <w:fldChar w:fldCharType="end"/>
      </w:r>
      <w:bookmarkEnd w:id="68"/>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328CB99C" w:rsidR="00D620EF" w:rsidRDefault="000671E3" w:rsidP="003858D4">
      <w:pPr>
        <w:pStyle w:val="Beschriftung"/>
      </w:pPr>
      <w:bookmarkStart w:id="69" w:name="_Ref108439212"/>
      <w:r>
        <w:t xml:space="preserve">Figure </w:t>
      </w:r>
      <w:r>
        <w:fldChar w:fldCharType="begin"/>
      </w:r>
      <w:r>
        <w:instrText xml:space="preserve"> SEQ Figure \* ARABIC </w:instrText>
      </w:r>
      <w:r>
        <w:fldChar w:fldCharType="separate"/>
      </w:r>
      <w:r w:rsidR="000D6C06">
        <w:rPr>
          <w:noProof/>
        </w:rPr>
        <w:t>12</w:t>
      </w:r>
      <w:r>
        <w:fldChar w:fldCharType="end"/>
      </w:r>
      <w:bookmarkEnd w:id="69"/>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70" w:name="_Ref109778138"/>
      <w:bookmarkStart w:id="71" w:name="_Toc110000171"/>
      <w:r>
        <w:t>Tools &amp; Frameworks</w:t>
      </w:r>
      <w:bookmarkEnd w:id="70"/>
      <w:bookmarkEnd w:id="71"/>
    </w:p>
    <w:p w14:paraId="78E66B91" w14:textId="7058124B"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1D463C5D"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EndPr/>
        <w:sdtContent>
          <w:r w:rsidR="001C3B56">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IxOjQ3OjI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End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bookmarkStart w:id="72" w:name="_Toc110000172"/>
      <w:r>
        <w:t>Work</w:t>
      </w:r>
      <w:r w:rsidR="004F59B9">
        <w:t>ing Directory</w:t>
      </w:r>
      <w:bookmarkEnd w:id="72"/>
    </w:p>
    <w:p w14:paraId="4875C4B1" w14:textId="0093CBDB"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r w:rsidR="00DE311D">
        <w:t xml:space="preserve"> </w:t>
      </w:r>
    </w:p>
    <w:p w14:paraId="6C6B75E4" w14:textId="31C86A71" w:rsidR="00D12F9E" w:rsidRDefault="0075513F" w:rsidP="007A67D6">
      <w:r w:rsidRPr="00A03EF2">
        <w:rPr>
          <w:rFonts w:ascii="Courier New" w:hAnsi="Courier New" w:cs="Courier New"/>
        </w:rPr>
        <w:t>D</w:t>
      </w:r>
      <w:r w:rsidR="003F6EF3" w:rsidRPr="00A03EF2">
        <w:rPr>
          <w:rFonts w:ascii="Courier New" w:hAnsi="Courier New" w:cs="Courier New"/>
        </w:rPr>
        <w:t>ata</w:t>
      </w:r>
      <w:r>
        <w:t xml:space="preserve"> is a subdirectory where all the data</w:t>
      </w:r>
      <w:r w:rsidR="009A3A64">
        <w:t>sets</w:t>
      </w:r>
      <w:r w:rsidR="00FF77EA">
        <w:t xml:space="preserve"> before</w:t>
      </w:r>
      <w:r w:rsidR="00BB1CAA">
        <w:t xml:space="preserve"> a pipeline </w:t>
      </w:r>
      <w:r w:rsidR="009A3A64">
        <w:t>are</w:t>
      </w:r>
      <w:r>
        <w:t xml:space="preserve"> stored</w:t>
      </w:r>
      <w:r w:rsidR="001B3B4C">
        <w:t>.</w:t>
      </w:r>
    </w:p>
    <w:p w14:paraId="29BA5D61" w14:textId="5AF46249" w:rsidR="00D12F9E" w:rsidRDefault="00141F57" w:rsidP="007A67D6">
      <w:r w:rsidRPr="00A03EF2">
        <w:rPr>
          <w:rFonts w:ascii="Courier New" w:hAnsi="Courier New" w:cs="Courier New"/>
        </w:rPr>
        <w:t>Data</w:t>
      </w:r>
      <w:r w:rsidR="00CC3056" w:rsidRPr="00A03EF2">
        <w:rPr>
          <w:rFonts w:ascii="Courier New" w:hAnsi="Courier New" w:cs="Courier New"/>
        </w:rPr>
        <w:t>_</w:t>
      </w:r>
      <w:r w:rsidRPr="00A03EF2">
        <w:rPr>
          <w:rFonts w:ascii="Courier New" w:hAnsi="Courier New" w:cs="Courier New"/>
        </w:rPr>
        <w:t>fetch</w:t>
      </w:r>
      <w:r>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66AC953" w:rsidR="005433D0" w:rsidRDefault="00160AD9" w:rsidP="007A67D6">
      <w:r w:rsidRPr="00A03EF2">
        <w:rPr>
          <w:rFonts w:ascii="Courier New" w:hAnsi="Courier New" w:cs="Courier New"/>
        </w:rPr>
        <w:t>Pipeline</w:t>
      </w:r>
      <w:r w:rsidR="00233401" w:rsidRPr="00A03EF2">
        <w:rPr>
          <w:rFonts w:ascii="Courier New" w:hAnsi="Courier New" w:cs="Courier New"/>
        </w:rPr>
        <w:t>_scripts</w:t>
      </w:r>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A03EF2">
        <w:rPr>
          <w:rFonts w:ascii="Courier New" w:hAnsi="Courier New" w:cs="Courier New"/>
        </w:rPr>
        <w:t>model_source</w:t>
      </w:r>
      <w:r w:rsidR="00056C01">
        <w:t>.</w:t>
      </w:r>
      <w:r w:rsidR="008D3198">
        <w:t xml:space="preserve"> The pipelines use these files to train the ML model</w:t>
      </w:r>
      <w:r w:rsidR="00D12F9E">
        <w:t>.</w:t>
      </w:r>
    </w:p>
    <w:p w14:paraId="5731E323" w14:textId="7BC8DF18" w:rsidR="002E7B83" w:rsidRDefault="00C32AE0" w:rsidP="007A67D6">
      <w:r w:rsidRPr="00A03EF2">
        <w:rPr>
          <w:rFonts w:ascii="Courier New" w:hAnsi="Courier New" w:cs="Courier New"/>
        </w:rPr>
        <w:t>Pipeline</w:t>
      </w:r>
      <w:r>
        <w:t xml:space="preserve"> is the directory where all</w:t>
      </w:r>
      <w:r w:rsidR="00AB69DF">
        <w:t xml:space="preserve"> 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402143C6" w:rsidR="00C32AE0" w:rsidRPr="007D38D4" w:rsidRDefault="00533A3B" w:rsidP="007A67D6">
      <w:r w:rsidRPr="00A03EF2">
        <w:rPr>
          <w:rFonts w:ascii="Courier New" w:hAnsi="Courier New" w:cs="Courier New"/>
        </w:rPr>
        <w:t>Sa</w:t>
      </w:r>
      <w:r w:rsidR="007F3B42" w:rsidRPr="00A03EF2">
        <w:rPr>
          <w:rFonts w:ascii="Courier New" w:hAnsi="Courier New" w:cs="Courier New"/>
        </w:rPr>
        <w:t>ndbox</w:t>
      </w:r>
      <w:r w:rsidR="007D38D4">
        <w:t xml:space="preserve"> </w:t>
      </w:r>
      <w:r>
        <w:t xml:space="preserve">serves as an environment where </w:t>
      </w:r>
      <w:r w:rsidR="007D38D4">
        <w:t>concept and test code</w:t>
      </w:r>
      <w:r w:rsidR="00A41845">
        <w:t xml:space="preserve"> is saved. The</w:t>
      </w:r>
      <w:r>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059D2A3E" w:rsidR="00D810B9" w:rsidRDefault="00020369" w:rsidP="00020369">
      <w:pPr>
        <w:pStyle w:val="Beschriftung"/>
      </w:pPr>
      <w:bookmarkStart w:id="73" w:name="_Ref109250996"/>
      <w:r>
        <w:t xml:space="preserve">Figure </w:t>
      </w:r>
      <w:r>
        <w:fldChar w:fldCharType="begin"/>
      </w:r>
      <w:r>
        <w:instrText xml:space="preserve"> SEQ Figure \* ARABIC </w:instrText>
      </w:r>
      <w:r>
        <w:fldChar w:fldCharType="separate"/>
      </w:r>
      <w:r w:rsidR="000D6C06">
        <w:rPr>
          <w:noProof/>
        </w:rPr>
        <w:t>13</w:t>
      </w:r>
      <w:r>
        <w:fldChar w:fldCharType="end"/>
      </w:r>
      <w:bookmarkEnd w:id="73"/>
      <w:r>
        <w:t>: Working directory</w:t>
      </w:r>
      <w:r w:rsidR="0073214B">
        <w:t xml:space="preserve"> and its subdirectories</w:t>
      </w:r>
    </w:p>
    <w:p w14:paraId="5B9A7CC2" w14:textId="41B51828" w:rsidR="003435DD" w:rsidRDefault="00012897" w:rsidP="007A67D6">
      <w:r>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74" w:name="_Toc110000173"/>
      <w:r>
        <w:lastRenderedPageBreak/>
        <w:t>Data</w:t>
      </w:r>
      <w:bookmarkEnd w:id="74"/>
    </w:p>
    <w:p w14:paraId="4B25B791" w14:textId="7B4AA710" w:rsidR="003A415D" w:rsidRPr="003A415D" w:rsidRDefault="003A415D" w:rsidP="003A415D">
      <w:pPr>
        <w:pStyle w:val="berschrift3"/>
      </w:pPr>
      <w:bookmarkStart w:id="75" w:name="_Toc110000174"/>
      <w:r>
        <w:t>Dataset Selection</w:t>
      </w:r>
      <w:bookmarkEnd w:id="75"/>
    </w:p>
    <w:p w14:paraId="0E332048" w14:textId="49C0D5FB"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EndPr/>
        <w:sdtContent>
          <w:r w:rsidR="0033436B">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zMFQyMTo0NzoyN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6" w:name="_Ref109082735"/>
      <w:bookmarkStart w:id="77"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6"/>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End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7"/>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bookmarkStart w:id="78" w:name="_Toc110000175"/>
      <w:r>
        <w:t>Dataset</w:t>
      </w:r>
      <w:r w:rsidR="00680400">
        <w:t xml:space="preserve"> Description</w:t>
      </w:r>
      <w:bookmarkEnd w:id="78"/>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79" w:name="_Ref109857216"/>
      <w:bookmarkStart w:id="80" w:name="_Toc110000176"/>
      <w:r>
        <w:t>Data Preparation</w:t>
      </w:r>
      <w:bookmarkEnd w:id="79"/>
      <w:bookmarkEnd w:id="80"/>
    </w:p>
    <w:p w14:paraId="70F39F72" w14:textId="76963BAB"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03A92BCA" w:rsidR="00FA3CFD" w:rsidRPr="008D023D" w:rsidRDefault="00255F11" w:rsidP="00255F11">
      <w:pPr>
        <w:pStyle w:val="Beschriftung"/>
      </w:pPr>
      <w:bookmarkStart w:id="81" w:name="_Ref109262047"/>
      <w:r>
        <w:t xml:space="preserve">Figure </w:t>
      </w:r>
      <w:r>
        <w:fldChar w:fldCharType="begin"/>
      </w:r>
      <w:r>
        <w:instrText xml:space="preserve"> SEQ Figure \* ARABIC </w:instrText>
      </w:r>
      <w:r>
        <w:fldChar w:fldCharType="separate"/>
      </w:r>
      <w:r w:rsidR="000D6C06">
        <w:rPr>
          <w:noProof/>
        </w:rPr>
        <w:t>14</w:t>
      </w:r>
      <w:r>
        <w:fldChar w:fldCharType="end"/>
      </w:r>
      <w:bookmarkEnd w:id="81"/>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End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w:t>
      </w:r>
      <w:r w:rsidR="00FB647B" w:rsidRPr="00FB647B">
        <w:lastRenderedPageBreak/>
        <w:t>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072AEE75" w:rsidR="00C405AF" w:rsidRDefault="002F63EE" w:rsidP="002F63EE">
      <w:pPr>
        <w:pStyle w:val="Beschriftung"/>
      </w:pPr>
      <w:r>
        <w:t xml:space="preserve">Figure </w:t>
      </w:r>
      <w:r>
        <w:fldChar w:fldCharType="begin"/>
      </w:r>
      <w:r>
        <w:instrText xml:space="preserve"> SEQ Figure \* ARABIC </w:instrText>
      </w:r>
      <w:r>
        <w:fldChar w:fldCharType="separate"/>
      </w:r>
      <w:r w:rsidR="000D6C06">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sidRPr="00E342DB">
        <w:rPr>
          <w:rFonts w:ascii="Courier New" w:hAnsi="Courier New" w:cs="Courier New"/>
        </w:rPr>
        <w:t>raw_user_age</w:t>
      </w:r>
      <w:r w:rsidR="00507541">
        <w:t xml:space="preserve">, which is continuous. </w:t>
      </w:r>
      <w:r w:rsidR="00A70FBC">
        <w:t xml:space="preserve">In order to </w:t>
      </w:r>
      <w:r w:rsidR="00F96CA5">
        <w:t xml:space="preserve">make </w:t>
      </w:r>
      <w:r w:rsidR="00F96CA5" w:rsidRPr="00E342DB">
        <w:rPr>
          <w:rFonts w:ascii="Courier New" w:hAnsi="Courier New" w:cs="Courier New"/>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End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82" w:name="_Ref109301029"/>
      <w:r>
        <w:t xml:space="preserve">Table </w:t>
      </w:r>
      <w:r>
        <w:fldChar w:fldCharType="begin"/>
      </w:r>
      <w:r>
        <w:instrText xml:space="preserve"> SEQ Table \* ARABIC </w:instrText>
      </w:r>
      <w:r>
        <w:fldChar w:fldCharType="separate"/>
      </w:r>
      <w:r>
        <w:rPr>
          <w:noProof/>
        </w:rPr>
        <w:t>3</w:t>
      </w:r>
      <w:r>
        <w:fldChar w:fldCharType="end"/>
      </w:r>
      <w:bookmarkEnd w:id="82"/>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lastRenderedPageBreak/>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346C0712" w:rsidR="00A14610" w:rsidRDefault="006A68C7" w:rsidP="006A68C7">
      <w:pPr>
        <w:pStyle w:val="Beschriftung"/>
      </w:pPr>
      <w:bookmarkStart w:id="83" w:name="_Ref109302731"/>
      <w:bookmarkStart w:id="84" w:name="_Ref109302704"/>
      <w:r>
        <w:t xml:space="preserve">Figure </w:t>
      </w:r>
      <w:r>
        <w:fldChar w:fldCharType="begin"/>
      </w:r>
      <w:r>
        <w:instrText xml:space="preserve"> SEQ Figure \* ARABIC </w:instrText>
      </w:r>
      <w:r>
        <w:fldChar w:fldCharType="separate"/>
      </w:r>
      <w:r w:rsidR="000D6C06">
        <w:rPr>
          <w:noProof/>
        </w:rPr>
        <w:t>16</w:t>
      </w:r>
      <w:r>
        <w:fldChar w:fldCharType="end"/>
      </w:r>
      <w:bookmarkEnd w:id="83"/>
      <w:r>
        <w:t>: Pipeline dataset</w:t>
      </w:r>
      <w:bookmarkEnd w:id="84"/>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bookmarkStart w:id="85" w:name="_Toc110000177"/>
      <w:r>
        <w:t>Recommender System</w:t>
      </w:r>
      <w:bookmarkEnd w:id="85"/>
    </w:p>
    <w:p w14:paraId="4C32BDE4" w14:textId="1F5F7DA4" w:rsidR="00F57194" w:rsidRDefault="001247DB" w:rsidP="000E7ACA">
      <w:pPr>
        <w:pStyle w:val="berschrift3"/>
      </w:pPr>
      <w:bookmarkStart w:id="86" w:name="_Toc110000178"/>
      <w:r>
        <w:t>Design</w:t>
      </w:r>
      <w:bookmarkEnd w:id="86"/>
    </w:p>
    <w:p w14:paraId="0C69CBFD" w14:textId="1B4602B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 xml:space="preserve">In the working directory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B00F53">
        <w:rPr>
          <w:rFonts w:cs="Arial"/>
        </w:rPr>
        <w:t xml:space="preserve">Compared to the baseline model fil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D96111">
        <w:rPr>
          <w:rFonts w:cs="Arial"/>
        </w:rPr>
        <w:t xml:space="preserve">Lastly, this file </w:t>
      </w:r>
      <w:r w:rsidR="00ED14AF">
        <w:rPr>
          <w:rFonts w:cs="Arial"/>
        </w:rPr>
        <w:t xml:space="preserve">extracts and saves </w:t>
      </w:r>
      <w:r w:rsidR="00ED14AF">
        <w:rPr>
          <w:rFonts w:cs="Arial"/>
        </w:rPr>
        <w:lastRenderedPageBreak/>
        <w:t xml:space="preserve">model information </w:t>
      </w:r>
      <w:r w:rsidR="00590E25">
        <w:rPr>
          <w:rFonts w:cs="Arial"/>
        </w:rPr>
        <w:t xml:space="preserve">in order </w:t>
      </w:r>
      <w:r w:rsidR="00ED14AF">
        <w:rPr>
          <w:rFonts w:cs="Arial"/>
        </w:rPr>
        <w:t>to gain insights</w:t>
      </w:r>
      <w:r w:rsidR="00D408B2">
        <w:rPr>
          <w:rFonts w:cs="Arial"/>
        </w:rPr>
        <w:t xml:space="preserve"> into the trained model. This is done to make the RSs more explainable.</w:t>
      </w:r>
    </w:p>
    <w:p w14:paraId="01B77F66" w14:textId="54A921A3" w:rsidR="00D15D8C" w:rsidRDefault="008133C0" w:rsidP="00D15D8C">
      <w:pPr>
        <w:pStyle w:val="berschrift3"/>
      </w:pPr>
      <w:bookmarkStart w:id="87" w:name="_Toc110000179"/>
      <w:r>
        <w:t>RankingModel</w:t>
      </w:r>
      <w:bookmarkEnd w:id="87"/>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6646B8EA"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EndPr/>
        <w:sdtContent>
          <w:r w:rsidR="0008724C">
            <w:fldChar w:fldCharType="begin"/>
          </w:r>
          <w:r w:rsidR="004D47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4OS0wMTctMTEwOS03IiwiVXJpU3RyaW5nIjoiaHR0cHM6Ly9kb2kub3JnLzEwLjEwMDcvczEwNDg5LTAxNy0xMTA5L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}</w:instrText>
          </w:r>
          <w:r w:rsidR="0008724C">
            <w:fldChar w:fldCharType="separate"/>
          </w:r>
          <w:r w:rsidR="0008724C">
            <w:t>(López-Sánchez, Herrero, Arrieta, &amp; Corchado,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rPr>
          <w:noProof/>
        </w:rPr>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2CCAB53C" w:rsidR="002B61CA" w:rsidRDefault="002B61CA" w:rsidP="002B61CA">
      <w:pPr>
        <w:pStyle w:val="Beschriftung"/>
      </w:pPr>
      <w:bookmarkStart w:id="88" w:name="_Ref109843331"/>
      <w:bookmarkStart w:id="89" w:name="_Ref109843294"/>
      <w:r>
        <w:t xml:space="preserve">Figure </w:t>
      </w:r>
      <w:r>
        <w:fldChar w:fldCharType="begin"/>
      </w:r>
      <w:r>
        <w:instrText xml:space="preserve"> SEQ Figure \* ARABIC </w:instrText>
      </w:r>
      <w:r>
        <w:fldChar w:fldCharType="separate"/>
      </w:r>
      <w:r w:rsidR="000D6C06">
        <w:rPr>
          <w:noProof/>
        </w:rPr>
        <w:t>17</w:t>
      </w:r>
      <w:r>
        <w:fldChar w:fldCharType="end"/>
      </w:r>
      <w:bookmarkEnd w:id="88"/>
      <w:r>
        <w:t xml:space="preserve">: </w:t>
      </w:r>
      <w:r w:rsidR="00E457BC">
        <w:t>S</w:t>
      </w:r>
      <w:r>
        <w:t>imple embedding example</w:t>
      </w:r>
      <w:r w:rsidR="00B61F57">
        <w:t xml:space="preserve"> </w:t>
      </w:r>
      <w:r w:rsidR="00F603CC">
        <w:t>for feature “occupation”</w:t>
      </w:r>
      <w:bookmarkEnd w:id="89"/>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lastRenderedPageBreak/>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r w:rsidR="00AC3EA2" w:rsidRPr="00E71CC2">
        <w:rPr>
          <w:rFonts w:ascii="Courier New" w:hAnsi="Courier New" w:cs="Courier New"/>
        </w:rPr>
        <w:t>embedding_dimension</w:t>
      </w:r>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rPr>
          <w:noProof/>
        </w:rPr>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4D5C2BDF" w:rsidR="00FC23DA" w:rsidRDefault="00D40CB0" w:rsidP="00D40CB0">
      <w:pPr>
        <w:pStyle w:val="Beschriftung"/>
      </w:pPr>
      <w:bookmarkStart w:id="90" w:name="_Ref109857558"/>
      <w:r>
        <w:t xml:space="preserve">Figure </w:t>
      </w:r>
      <w:r>
        <w:fldChar w:fldCharType="begin"/>
      </w:r>
      <w:r>
        <w:instrText xml:space="preserve"> SEQ Figure \* ARABIC </w:instrText>
      </w:r>
      <w:r>
        <w:fldChar w:fldCharType="separate"/>
      </w:r>
      <w:r w:rsidR="000D6C06">
        <w:rPr>
          <w:noProof/>
        </w:rPr>
        <w:t>18</w:t>
      </w:r>
      <w:r>
        <w:fldChar w:fldCharType="end"/>
      </w:r>
      <w:bookmarkEnd w:id="90"/>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r w:rsidR="00B76B4B" w:rsidRPr="00762437">
        <w:rPr>
          <w:rFonts w:ascii="Courier New" w:hAnsi="Courier New" w:cs="Courier New"/>
        </w:rPr>
        <w:t>StringLookup</w:t>
      </w:r>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rPr>
          <w:noProof/>
        </w:rPr>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1BC51728" w:rsidR="008A0BDE" w:rsidRDefault="002C5477" w:rsidP="002C5477">
      <w:pPr>
        <w:pStyle w:val="Beschriftung"/>
      </w:pPr>
      <w:bookmarkStart w:id="91" w:name="_Ref109858885"/>
      <w:r>
        <w:t xml:space="preserve">Figure </w:t>
      </w:r>
      <w:r>
        <w:fldChar w:fldCharType="begin"/>
      </w:r>
      <w:r>
        <w:instrText xml:space="preserve"> SEQ Figure \* ARABIC </w:instrText>
      </w:r>
      <w:r>
        <w:fldChar w:fldCharType="separate"/>
      </w:r>
      <w:r w:rsidR="000D6C06">
        <w:rPr>
          <w:noProof/>
        </w:rPr>
        <w:t>19</w:t>
      </w:r>
      <w:r>
        <w:fldChar w:fldCharType="end"/>
      </w:r>
      <w:bookmarkEnd w:id="91"/>
      <w:r>
        <w:t xml:space="preserve">: </w:t>
      </w:r>
      <w:r w:rsidR="00E457BC">
        <w:t>I</w:t>
      </w:r>
      <w:r>
        <w:t>mplementation of the embedding layer</w:t>
      </w:r>
    </w:p>
    <w:p w14:paraId="78806D42" w14:textId="1B63004F" w:rsidR="000C3B4F" w:rsidRDefault="00BB7470" w:rsidP="000C3B4F">
      <w:r>
        <w:rPr>
          <w:b/>
        </w:rPr>
        <w:lastRenderedPageBreak/>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EndPr/>
        <w:sdtContent>
          <w:r w:rsidR="000C58C7">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MwVDIxOjQ3OjI0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rPr>
          <w:noProof/>
        </w:rPr>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6CE67935" w:rsidR="00BF061E" w:rsidRPr="00BF061E" w:rsidRDefault="00F3798A" w:rsidP="00BF061E">
      <w:pPr>
        <w:pStyle w:val="Beschriftung"/>
      </w:pPr>
      <w:bookmarkStart w:id="92" w:name="_Ref109863345"/>
      <w:r>
        <w:t xml:space="preserve">Figure </w:t>
      </w:r>
      <w:r>
        <w:fldChar w:fldCharType="begin"/>
      </w:r>
      <w:r>
        <w:instrText xml:space="preserve"> SEQ Figure \* ARABIC </w:instrText>
      </w:r>
      <w:r>
        <w:fldChar w:fldCharType="separate"/>
      </w:r>
      <w:r w:rsidR="000D6C06">
        <w:rPr>
          <w:noProof/>
        </w:rPr>
        <w:t>20</w:t>
      </w:r>
      <w:r>
        <w:fldChar w:fldCharType="end"/>
      </w:r>
      <w:bookmarkEnd w:id="92"/>
      <w:r>
        <w:t xml:space="preserve">: </w:t>
      </w:r>
      <w:r w:rsidR="00E457BC">
        <w:t>I</w:t>
      </w:r>
      <w:r>
        <w:t>mplementation of the DCN</w:t>
      </w:r>
    </w:p>
    <w:p w14:paraId="441A10EA" w14:textId="13E2D516" w:rsidR="00002051" w:rsidRDefault="008133C0" w:rsidP="00002051">
      <w:pPr>
        <w:pStyle w:val="berschrift3"/>
      </w:pPr>
      <w:bookmarkStart w:id="93" w:name="_Toc110000180"/>
      <w:r>
        <w:t>MovieLens</w:t>
      </w:r>
      <w:bookmarkEnd w:id="93"/>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t>In t</w:t>
      </w:r>
      <w:r w:rsidR="00C52196">
        <w:rPr>
          <w:rFonts w:cs="Arial"/>
        </w:rPr>
        <w:t xml:space="preserve">he </w:t>
      </w:r>
      <w:r w:rsidR="00C52196" w:rsidRPr="00C52196">
        <w:rPr>
          <w:rFonts w:ascii="Courier New" w:hAnsi="Courier New" w:cs="Courier New"/>
        </w:rPr>
        <w:t>__init__</w:t>
      </w:r>
      <w:r w:rsidR="00C52196">
        <w:rPr>
          <w:rFonts w:cs="Arial"/>
        </w:rPr>
        <w:t xml:space="preserve"> method, </w:t>
      </w:r>
      <w:r w:rsidR="00441967">
        <w:rPr>
          <w:rFonts w:cs="Arial"/>
        </w:rPr>
        <w:t xml:space="preserve">a Keras model and the loss metrics are declared. </w:t>
      </w:r>
      <w:r w:rsidR="00335D75" w:rsidRPr="00BB32AA">
        <w:rPr>
          <w:rFonts w:ascii="Courier New" w:hAnsi="Courier New" w:cs="Courier New"/>
        </w:rPr>
        <w:t>self.ranking_model</w:t>
      </w:r>
      <w:r w:rsidR="00335D75">
        <w:t xml:space="preserve"> is an instantiation of </w:t>
      </w:r>
      <w:r w:rsidR="00BB32AA">
        <w:t>the RankingModel class, discussed in the previous chapter</w:t>
      </w:r>
      <w:r w:rsidR="0018397C">
        <w:t xml:space="preserve">. </w:t>
      </w:r>
      <w:r w:rsidR="00B94FAD" w:rsidRPr="000D2128">
        <w:rPr>
          <w:rFonts w:ascii="Courier New" w:hAnsi="Courier New" w:cs="Courier New"/>
        </w:rPr>
        <w:t>self.</w:t>
      </w:r>
      <w:r w:rsidR="00624305" w:rsidRPr="000D2128">
        <w:rPr>
          <w:rFonts w:ascii="Courier New" w:hAnsi="Courier New" w:cs="Courier New"/>
        </w:rPr>
        <w:t>task</w:t>
      </w:r>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rPr>
          <w:noProof/>
        </w:rPr>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0E6DC840" w:rsidR="007B04A2" w:rsidRDefault="00E457BC" w:rsidP="00E457BC">
      <w:pPr>
        <w:pStyle w:val="Beschriftung"/>
      </w:pPr>
      <w:bookmarkStart w:id="94" w:name="_Ref109868265"/>
      <w:bookmarkStart w:id="95" w:name="_Ref109868245"/>
      <w:r>
        <w:t xml:space="preserve">Figure </w:t>
      </w:r>
      <w:r>
        <w:fldChar w:fldCharType="begin"/>
      </w:r>
      <w:r>
        <w:instrText xml:space="preserve"> SEQ Figure \* ARABIC </w:instrText>
      </w:r>
      <w:r>
        <w:fldChar w:fldCharType="separate"/>
      </w:r>
      <w:r w:rsidR="000D6C06">
        <w:rPr>
          <w:noProof/>
        </w:rPr>
        <w:t>21</w:t>
      </w:r>
      <w:r>
        <w:fldChar w:fldCharType="end"/>
      </w:r>
      <w:bookmarkEnd w:id="94"/>
      <w:r>
        <w:t>: Metrics during model training</w:t>
      </w:r>
      <w:bookmarkEnd w:id="95"/>
    </w:p>
    <w:p w14:paraId="05DC07CC" w14:textId="10C93402" w:rsidR="00847E2E" w:rsidRDefault="00847E2E" w:rsidP="001D3FB6">
      <w:r>
        <w:lastRenderedPageBreak/>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11DCD91E" w14:textId="769671A1" w:rsidR="009857BE" w:rsidRDefault="009857BE" w:rsidP="001D3FB6">
      <w:r>
        <w:t>The</w:t>
      </w:r>
      <w:r w:rsidR="004E3713">
        <w:t>se</w:t>
      </w:r>
      <w:r>
        <w:t xml:space="preserve"> predict</w:t>
      </w:r>
      <w:r w:rsidR="00606B12">
        <w:t>ed labels</w:t>
      </w:r>
      <w:r>
        <w:t xml:space="preserve"> are then </w:t>
      </w:r>
      <w:r w:rsidR="004E3713">
        <w:t xml:space="preserve">given to </w:t>
      </w:r>
      <w:r w:rsidR="004E3713" w:rsidRPr="00606B12">
        <w:rPr>
          <w:rFonts w:ascii="Courier New" w:hAnsi="Courier New" w:cs="Courier New"/>
        </w:rPr>
        <w:t>compute_loss</w:t>
      </w:r>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bookmarkStart w:id="96" w:name="_Toc110000181"/>
      <w:r>
        <w:t>Post</w:t>
      </w:r>
      <w:r w:rsidR="00AD6E14">
        <w:t>-Training Actions</w:t>
      </w:r>
      <w:bookmarkEnd w:id="96"/>
    </w:p>
    <w:p w14:paraId="039C371C" w14:textId="7AAA9D29"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A5032">
        <w:t xml:space="preserve">wo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is instantiated in self.ranking_</w:t>
      </w:r>
      <w:r w:rsidR="00A33055">
        <w:t>model of the MovieLens class.</w:t>
      </w:r>
      <w:r w:rsidR="00A235CE">
        <w:t xml:space="preserve"> The ratings variable is passed to the </w:t>
      </w:r>
      <w:r w:rsidR="001465F1">
        <w:t xml:space="preserve">Keras </w:t>
      </w:r>
      <w:r w:rsidR="0008414F">
        <w:t>plot_model</w:t>
      </w:r>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rPr>
          <w:noProof/>
        </w:rPr>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5754B50C" w:rsidR="00C16F6F" w:rsidRDefault="00C16F6F" w:rsidP="00C16F6F">
      <w:pPr>
        <w:pStyle w:val="Beschriftung"/>
      </w:pPr>
      <w:bookmarkStart w:id="97" w:name="_Ref109925369"/>
      <w:r>
        <w:t xml:space="preserve">Figure </w:t>
      </w:r>
      <w:r>
        <w:fldChar w:fldCharType="begin"/>
      </w:r>
      <w:r>
        <w:instrText xml:space="preserve"> SEQ Figure \* ARABIC </w:instrText>
      </w:r>
      <w:r>
        <w:fldChar w:fldCharType="separate"/>
      </w:r>
      <w:r w:rsidR="000D6C06">
        <w:rPr>
          <w:noProof/>
        </w:rPr>
        <w:t>22</w:t>
      </w:r>
      <w:r>
        <w:fldChar w:fldCharType="end"/>
      </w:r>
      <w:bookmarkEnd w:id="97"/>
      <w:r>
        <w:t>: Model architecture visualization</w:t>
      </w:r>
    </w:p>
    <w:p w14:paraId="5C12632E" w14:textId="7C4DF3EA"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lastRenderedPageBreak/>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m:t>
        </m:r>
      </m:oMath>
      <w:r w:rsidR="00ED0962">
        <w:t xml:space="preserve"> 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55AEC0FA" w:rsidR="00227FF1" w:rsidRDefault="008A24D3" w:rsidP="008A24D3">
      <w:pPr>
        <w:pStyle w:val="Beschriftung"/>
      </w:pPr>
      <w:bookmarkStart w:id="98" w:name="_Ref109944071"/>
      <w:r>
        <w:t xml:space="preserve">Figure </w:t>
      </w:r>
      <w:r>
        <w:fldChar w:fldCharType="begin"/>
      </w:r>
      <w:r>
        <w:instrText xml:space="preserve"> SEQ Figure \* ARABIC </w:instrText>
      </w:r>
      <w:r>
        <w:fldChar w:fldCharType="separate"/>
      </w:r>
      <w:r w:rsidR="000D6C06">
        <w:rPr>
          <w:noProof/>
        </w:rPr>
        <w:t>23</w:t>
      </w:r>
      <w:r>
        <w:fldChar w:fldCharType="end"/>
      </w:r>
      <w:bookmarkEnd w:id="98"/>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99" w:name="_Hlk109944616"/>
      <m:oMath>
        <m:r>
          <w:rPr>
            <w:rFonts w:ascii="Cambria Math" w:hAnsi="Cambria Math"/>
          </w:rPr>
          <m:t>32×32</m:t>
        </m:r>
      </m:oMath>
      <w:bookmarkEnd w:id="99"/>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Frobenius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rPr>
          <w:noProof/>
        </w:rPr>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3"/>
                    <a:stretch>
                      <a:fillRect/>
                    </a:stretch>
                  </pic:blipFill>
                  <pic:spPr>
                    <a:xfrm>
                      <a:off x="0" y="0"/>
                      <a:ext cx="5399405" cy="1517015"/>
                    </a:xfrm>
                    <a:prstGeom prst="rect">
                      <a:avLst/>
                    </a:prstGeom>
                  </pic:spPr>
                </pic:pic>
              </a:graphicData>
            </a:graphic>
          </wp:inline>
        </w:drawing>
      </w:r>
    </w:p>
    <w:p w14:paraId="7B276888" w14:textId="283F8AD5" w:rsidR="00214C0E" w:rsidRPr="005F6EE6" w:rsidRDefault="0066504A" w:rsidP="00FF1900">
      <w:pPr>
        <w:pStyle w:val="Beschriftung"/>
      </w:pPr>
      <w:bookmarkStart w:id="100" w:name="_Ref109941465"/>
      <w:r>
        <w:t xml:space="preserve">Figure </w:t>
      </w:r>
      <w:r>
        <w:fldChar w:fldCharType="begin"/>
      </w:r>
      <w:r>
        <w:instrText xml:space="preserve"> SEQ Figure \* ARABIC </w:instrText>
      </w:r>
      <w:r>
        <w:fldChar w:fldCharType="separate"/>
      </w:r>
      <w:r w:rsidR="000D6C06">
        <w:rPr>
          <w:noProof/>
        </w:rPr>
        <w:t>24</w:t>
      </w:r>
      <w:r>
        <w:fldChar w:fldCharType="end"/>
      </w:r>
      <w:bookmarkEnd w:id="100"/>
      <w:r>
        <w:t xml:space="preserve">: </w:t>
      </w:r>
      <w:r w:rsidR="00A479FC">
        <w:t>Console output</w:t>
      </w:r>
      <w:r>
        <w:t xml:space="preserve"> of cross layer after training</w:t>
      </w:r>
    </w:p>
    <w:p w14:paraId="07431526" w14:textId="5495E598" w:rsidR="00DC5696" w:rsidRDefault="00DC5696" w:rsidP="00DC5696">
      <w:pPr>
        <w:pStyle w:val="berschrift2"/>
      </w:pPr>
      <w:bookmarkStart w:id="101" w:name="_Toc110000182"/>
      <w:r>
        <w:lastRenderedPageBreak/>
        <w:t>Concept Drift Awareness</w:t>
      </w:r>
      <w:bookmarkEnd w:id="101"/>
    </w:p>
    <w:p w14:paraId="1595DC7A" w14:textId="58CE5404" w:rsidR="00A479FC" w:rsidRDefault="00256D60" w:rsidP="00256D60">
      <w:pPr>
        <w:pStyle w:val="berschrift3"/>
      </w:pPr>
      <w:bookmarkStart w:id="102" w:name="_Toc110000183"/>
      <w:r>
        <w:t>Design</w:t>
      </w:r>
      <w:bookmarkEnd w:id="102"/>
    </w:p>
    <w:p w14:paraId="79F8873B" w14:textId="361D32A5"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r w:rsidR="0082557C">
        <w:t xml:space="preserve"> For </w:t>
      </w:r>
      <w:r w:rsidR="00C50F3F">
        <w:t xml:space="preserve">drift detection an error rate-based </w:t>
      </w:r>
      <w:r w:rsidR="00DC7BB5">
        <w:t>approach is taken. This means that the model performance will be the</w:t>
      </w:r>
      <w:r w:rsidR="00403E26">
        <w:t xml:space="preserve"> determinant for CD detection.</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bookmarkStart w:id="103" w:name="_Toc110000184"/>
      <w:r>
        <w:t>Prediction Service</w:t>
      </w:r>
      <w:bookmarkEnd w:id="103"/>
    </w:p>
    <w:p w14:paraId="6002FFFC" w14:textId="2F42CE1B" w:rsidR="009C15ED" w:rsidRDefault="002A1068" w:rsidP="009C15ED">
      <w:r w:rsidRPr="002A1068">
        <w:t xml:space="preserve">The prediction service is initiated through </w:t>
      </w:r>
      <w:r w:rsidRPr="00AA0ECD">
        <w:rPr>
          <w:rFonts w:ascii="Courier New" w:hAnsi="Courier New" w:cs="Courier New"/>
        </w:rPr>
        <w:t>prediction_service.py</w:t>
      </w:r>
      <w:r w:rsidRPr="002A1068">
        <w:t xml:space="preserve"> in the </w:t>
      </w:r>
      <w:r w:rsidRPr="00AA0ECD">
        <w:rPr>
          <w:rFonts w:ascii="Courier New" w:hAnsi="Courier New" w:cs="Courier New"/>
        </w:rPr>
        <w:t>prediction_service</w:t>
      </w:r>
      <w:r w:rsidRPr="002A1068">
        <w:t xml:space="preserve"> directory. There the production data is loaded into a Dataframe. The production data contains the same features as the training data. Two additional columns are added to the Dataframe: </w:t>
      </w:r>
      <w:r w:rsidRPr="00AA0ECD">
        <w:rPr>
          <w:rFonts w:ascii="Courier New" w:hAnsi="Courier New" w:cs="Courier New"/>
        </w:rPr>
        <w:t>pred_rating</w:t>
      </w:r>
      <w:r w:rsidRPr="002A1068">
        <w:t xml:space="preserve"> and </w:t>
      </w:r>
      <w:r w:rsidRPr="00AA0ECD">
        <w:rPr>
          <w:rFonts w:ascii="Courier New" w:hAnsi="Courier New" w:cs="Courier New"/>
        </w:rPr>
        <w:t>pred_int_rating</w:t>
      </w:r>
      <w:r w:rsidRPr="002A1068">
        <w:t xml:space="preserve">. Both columns are filled with zeroes as placeholder values. </w:t>
      </w:r>
      <w:r w:rsidR="00AA0ECD">
        <w:rPr>
          <w:rFonts w:ascii="Courier New" w:hAnsi="Courier New" w:cs="Courier New"/>
        </w:rPr>
        <w:t>p</w:t>
      </w:r>
      <w:r w:rsidRPr="00AA0ECD">
        <w:rPr>
          <w:rFonts w:ascii="Courier New" w:hAnsi="Courier New" w:cs="Courier New"/>
        </w:rPr>
        <w:t>red_rating</w:t>
      </w:r>
      <w:r w:rsidRPr="002A1068">
        <w:t xml:space="preserve"> is later filled with the raw output values by the model. </w:t>
      </w:r>
      <w:r w:rsidR="00AA0ECD">
        <w:rPr>
          <w:rFonts w:ascii="Courier New" w:hAnsi="Courier New" w:cs="Courier New"/>
        </w:rPr>
        <w:t>p</w:t>
      </w:r>
      <w:r w:rsidRPr="00AA0ECD">
        <w:rPr>
          <w:rFonts w:ascii="Courier New" w:hAnsi="Courier New" w:cs="Courier New"/>
        </w:rPr>
        <w:t>red_int_rating</w:t>
      </w:r>
      <w:r w:rsidRPr="002A1068">
        <w:t xml:space="preserve"> is going to contain the model output in form of the rating system of the dataset. In the case of the MovieLens dataset it is an integer between 1 and 5. This Dataframe is passed as an argument to the </w:t>
      </w:r>
      <w:r w:rsidRPr="00AA0ECD">
        <w:rPr>
          <w:rFonts w:ascii="Courier New" w:hAnsi="Courier New" w:cs="Courier New"/>
        </w:rPr>
        <w:t>batch_predict</w:t>
      </w:r>
      <w:r w:rsidRPr="002A1068">
        <w:t xml:space="preserve"> function in </w:t>
      </w:r>
      <w:r w:rsidRPr="00AA0ECD">
        <w:rPr>
          <w:rFonts w:ascii="Courier New" w:hAnsi="Courier New" w:cs="Courier New"/>
        </w:rPr>
        <w:t>batch_predictor.py</w:t>
      </w:r>
      <w:r w:rsidRPr="002A1068">
        <w:t xml:space="preserve"> file. This function iterates over the the dataset and calls </w:t>
      </w:r>
      <w:r w:rsidRPr="0061483A">
        <w:rPr>
          <w:rFonts w:ascii="Courier New" w:hAnsi="Courier New" w:cs="Courier New"/>
        </w:rPr>
        <w:t>prediction_server</w:t>
      </w:r>
      <w:r w:rsidRPr="002A1068">
        <w:t xml:space="preserve"> in </w:t>
      </w:r>
      <w:r w:rsidRPr="0061483A">
        <w:rPr>
          <w:rFonts w:ascii="Courier New" w:hAnsi="Courier New" w:cs="Courier New"/>
        </w:rPr>
        <w:t>predictor.py</w:t>
      </w:r>
      <w:r w:rsidRPr="002A1068">
        <w:t>. This function takes in the RS model and a single user-movie entry as arguments and returns the output</w:t>
      </w:r>
      <w:r w:rsidR="0076269C">
        <w:t xml:space="preserve"> of</w:t>
      </w:r>
      <w:r w:rsidRPr="002A1068">
        <w:t xml:space="preserve"> the model. This rating then replaces the filler value in the </w:t>
      </w:r>
      <w:r w:rsidRPr="0076269C">
        <w:rPr>
          <w:rFonts w:ascii="Courier New" w:hAnsi="Courier New" w:cs="Courier New"/>
        </w:rPr>
        <w:t xml:space="preserve">pred_rating </w:t>
      </w:r>
      <w:r w:rsidRPr="002A1068">
        <w:t xml:space="preserve">column. For </w:t>
      </w:r>
      <w:r w:rsidRPr="0076269C">
        <w:rPr>
          <w:rFonts w:ascii="Courier New" w:hAnsi="Courier New" w:cs="Courier New"/>
        </w:rPr>
        <w:t>pred_int_rating</w:t>
      </w:r>
      <w:r w:rsidRPr="002A1068">
        <w:t xml:space="preserve">, the model output is converted into the 5-star rating system, by rounding the float value to an integer of an interval of [1;5]. The </w:t>
      </w:r>
      <w:r w:rsidRPr="0076269C">
        <w:rPr>
          <w:rFonts w:ascii="Courier New" w:hAnsi="Courier New" w:cs="Courier New"/>
        </w:rPr>
        <w:t>batch_predict</w:t>
      </w:r>
      <w:r w:rsidRPr="002A1068">
        <w:t xml:space="preserve"> function returns the complete dataset with it</w:t>
      </w:r>
      <w:r w:rsidR="0076269C">
        <w:t>s</w:t>
      </w:r>
      <w:r w:rsidRPr="002A1068">
        <w:t xml:space="preserve"> predicted ratings. In the last step, the Dataframe is saved to be used for the CD detection task in </w:t>
      </w:r>
      <w:r w:rsidRPr="0076269C">
        <w:rPr>
          <w:rFonts w:ascii="Courier New" w:hAnsi="Courier New" w:cs="Courier New"/>
        </w:rPr>
        <w:t>monitoring</w:t>
      </w:r>
      <w:r w:rsidR="0093312A">
        <w:rPr>
          <w:rFonts w:cs="Arial"/>
        </w:rPr>
        <w:t xml:space="preserve"> (</w:t>
      </w:r>
      <w:r w:rsidR="0093312A">
        <w:rPr>
          <w:rFonts w:cs="Arial"/>
        </w:rPr>
        <w:fldChar w:fldCharType="begin"/>
      </w:r>
      <w:r w:rsidR="0093312A">
        <w:rPr>
          <w:rFonts w:cs="Arial"/>
        </w:rPr>
        <w:instrText xml:space="preserve"> REF _Ref110015339 \h </w:instrText>
      </w:r>
      <w:r w:rsidR="0093312A">
        <w:rPr>
          <w:rFonts w:cs="Arial"/>
        </w:rPr>
      </w:r>
      <w:r w:rsidR="0093312A">
        <w:rPr>
          <w:rFonts w:cs="Arial"/>
        </w:rPr>
        <w:fldChar w:fldCharType="separate"/>
      </w:r>
      <w:r w:rsidR="0093312A">
        <w:t xml:space="preserve">Figure </w:t>
      </w:r>
      <w:r w:rsidR="0093312A">
        <w:rPr>
          <w:noProof/>
        </w:rPr>
        <w:t>25</w:t>
      </w:r>
      <w:r w:rsidR="0093312A">
        <w:t>: Output of the prediction service</w:t>
      </w:r>
      <w:r w:rsidR="0093312A">
        <w:rPr>
          <w:rFonts w:cs="Arial"/>
        </w:rPr>
        <w:fldChar w:fldCharType="end"/>
      </w:r>
      <w:r w:rsidR="0093312A">
        <w:rPr>
          <w:rFonts w:cs="Arial"/>
        </w:rPr>
        <w:t>)</w:t>
      </w:r>
      <w:r w:rsidRPr="002A1068">
        <w:t>.</w:t>
      </w:r>
    </w:p>
    <w:p w14:paraId="219B5149" w14:textId="77777777" w:rsidR="0047509E" w:rsidRDefault="008B6BBD" w:rsidP="0047509E">
      <w:pPr>
        <w:keepNext/>
      </w:pPr>
      <w:r>
        <w:rPr>
          <w:noProof/>
        </w:rPr>
        <w:lastRenderedPageBreak/>
        <w:drawing>
          <wp:inline distT="0" distB="0" distL="0" distR="0" wp14:anchorId="459C4E5E" wp14:editId="68D71C18">
            <wp:extent cx="5399405" cy="1459230"/>
            <wp:effectExtent l="0" t="0" r="0" b="762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1459230"/>
                    </a:xfrm>
                    <a:prstGeom prst="rect">
                      <a:avLst/>
                    </a:prstGeom>
                    <a:noFill/>
                    <a:ln>
                      <a:noFill/>
                    </a:ln>
                  </pic:spPr>
                </pic:pic>
              </a:graphicData>
            </a:graphic>
          </wp:inline>
        </w:drawing>
      </w:r>
    </w:p>
    <w:p w14:paraId="43F5F63F" w14:textId="446329C2" w:rsidR="008B6BBD" w:rsidRDefault="0047509E" w:rsidP="0047509E">
      <w:pPr>
        <w:pStyle w:val="Beschriftung"/>
      </w:pPr>
      <w:bookmarkStart w:id="104" w:name="_Ref110015339"/>
      <w:r>
        <w:t xml:space="preserve">Figure </w:t>
      </w:r>
      <w:r>
        <w:fldChar w:fldCharType="begin"/>
      </w:r>
      <w:r>
        <w:instrText xml:space="preserve"> SEQ Figure \* ARABIC </w:instrText>
      </w:r>
      <w:r>
        <w:fldChar w:fldCharType="separate"/>
      </w:r>
      <w:r w:rsidR="000D6C06">
        <w:rPr>
          <w:noProof/>
        </w:rPr>
        <w:t>25</w:t>
      </w:r>
      <w:r>
        <w:fldChar w:fldCharType="end"/>
      </w:r>
      <w:r>
        <w:t>: Output of the prediction service</w:t>
      </w:r>
      <w:bookmarkEnd w:id="104"/>
    </w:p>
    <w:p w14:paraId="34F58C16" w14:textId="5283436A" w:rsidR="00F22FCB" w:rsidRDefault="00F22FCB" w:rsidP="00F22FCB">
      <w:pPr>
        <w:pStyle w:val="berschrift3"/>
      </w:pPr>
      <w:r>
        <w:t>Monitoring</w:t>
      </w:r>
    </w:p>
    <w:p w14:paraId="10BE1419" w14:textId="7D3A12DC" w:rsidR="00F22FCB" w:rsidRDefault="006F439D" w:rsidP="00F22FCB">
      <w:r>
        <w:t xml:space="preserve">In order to satisfy the requirements of this research project, </w:t>
      </w:r>
      <w:r w:rsidR="002C564D">
        <w:t>CD detection, CD understanding and CD adaptation</w:t>
      </w:r>
      <w:r>
        <w:t xml:space="preserve"> need to be </w:t>
      </w:r>
      <w:r w:rsidR="00ED2EE3">
        <w:t>integrated in</w:t>
      </w:r>
      <w:r w:rsidR="00FA2B1E">
        <w:t>to</w:t>
      </w:r>
      <w:r w:rsidR="00ED2EE3">
        <w:t xml:space="preserve"> </w:t>
      </w:r>
      <w:r w:rsidR="002C564D">
        <w:t xml:space="preserve">the </w:t>
      </w:r>
      <w:r w:rsidR="00ED2EE3">
        <w:t>monitoring</w:t>
      </w:r>
      <w:r w:rsidR="002C564D">
        <w:t xml:space="preserve"> process. </w:t>
      </w:r>
      <w:r w:rsidR="001C1B6E">
        <w:t xml:space="preserve">Instead of implementing a third party drift detection library, a custom solution is developed, which shares similarities with other </w:t>
      </w:r>
      <w:r w:rsidR="00B809F1">
        <w:t>algorithms, like DDM. The monitoring is done on the data provided by the prediction service.</w:t>
      </w:r>
      <w:r w:rsidR="0052234E">
        <w:t xml:space="preserve"> The model performance </w:t>
      </w:r>
      <w:r w:rsidR="006129AD">
        <w:t>development</w:t>
      </w:r>
      <w:r w:rsidR="0052234E">
        <w:t xml:space="preserve"> is derived from the actual user ratings and the predicted ratings of the model. </w:t>
      </w:r>
      <w:r w:rsidR="00623CBB">
        <w:t xml:space="preserve">For this, </w:t>
      </w:r>
      <w:r w:rsidR="00136704">
        <w:t>root mean squared error (RMSE) is chosen as the evaluation metric for CD.</w:t>
      </w:r>
    </w:p>
    <w:p w14:paraId="2BFB6053" w14:textId="1D97BB99" w:rsidR="00223103" w:rsidRDefault="00136704" w:rsidP="00F22FCB">
      <w:r>
        <w:t xml:space="preserve">The source code for the CD evaluation task is located under </w:t>
      </w:r>
      <w:r w:rsidRPr="00136704">
        <w:rPr>
          <w:rFonts w:ascii="Courier New" w:hAnsi="Courier New" w:cs="Courier New"/>
        </w:rPr>
        <w:t>evaluation_code</w:t>
      </w:r>
      <w:r>
        <w:t xml:space="preserve"> </w:t>
      </w:r>
      <w:r w:rsidR="00043DE0">
        <w:t xml:space="preserve">inside the </w:t>
      </w:r>
      <w:r w:rsidR="00043DE0" w:rsidRPr="003713EB">
        <w:rPr>
          <w:rFonts w:ascii="Courier New" w:hAnsi="Courier New" w:cs="Courier New"/>
        </w:rPr>
        <w:t xml:space="preserve">monitoring </w:t>
      </w:r>
      <w:r w:rsidR="00043DE0">
        <w:t xml:space="preserve">directory. </w:t>
      </w:r>
      <w:r w:rsidR="003E2E1C">
        <w:t xml:space="preserve">The monitoring </w:t>
      </w:r>
      <w:r w:rsidR="008A7D11">
        <w:t xml:space="preserve">script </w:t>
      </w:r>
      <w:r w:rsidR="003E2E1C">
        <w:t xml:space="preserve">that </w:t>
      </w:r>
      <w:r w:rsidR="008A7D11">
        <w:t xml:space="preserve">holds the CD-awareness functionality is </w:t>
      </w:r>
      <w:r w:rsidR="006B3D34" w:rsidRPr="006B3D34">
        <w:rPr>
          <w:rFonts w:ascii="Courier New" w:hAnsi="Courier New" w:cs="Courier New"/>
        </w:rPr>
        <w:t>cd_evaluation.py</w:t>
      </w:r>
      <w:r w:rsidR="006B3D34">
        <w:t>.</w:t>
      </w:r>
      <w:r w:rsidR="00DC4E40">
        <w:t xml:space="preserve"> Like in the prediction service, the data is loaded into a pandas Dataframe, in order to conduct the necessary </w:t>
      </w:r>
      <w:r w:rsidR="0023652B">
        <w:t>data processing steps.</w:t>
      </w:r>
      <w:r w:rsidR="00A17B57">
        <w:t xml:space="preserve"> First, a column</w:t>
      </w:r>
      <w:r w:rsidR="00FA2388">
        <w:t xml:space="preserve"> </w:t>
      </w:r>
      <w:r w:rsidR="00A17B57">
        <w:t>is added</w:t>
      </w:r>
      <w:r w:rsidR="00566C84">
        <w:t xml:space="preserve"> to the Dataframe</w:t>
      </w:r>
      <w:r w:rsidR="00A17B57">
        <w:t xml:space="preserve">, where the </w:t>
      </w:r>
      <w:r w:rsidR="002C4DB8">
        <w:t>U</w:t>
      </w:r>
      <w:r w:rsidR="00A17B57">
        <w:t xml:space="preserve">nix timestamps </w:t>
      </w:r>
      <w:r w:rsidR="002C4DB8">
        <w:t>are converted into date objects. With a dat</w:t>
      </w:r>
      <w:r w:rsidR="008A677E">
        <w:t>e</w:t>
      </w:r>
      <w:r w:rsidR="00566C84">
        <w:t xml:space="preserve"> column</w:t>
      </w:r>
      <w:r w:rsidR="002C4DB8">
        <w:t xml:space="preserve">, data can be easily grouped by </w:t>
      </w:r>
      <w:r w:rsidR="00EF41EC">
        <w:t xml:space="preserve">a </w:t>
      </w:r>
      <w:r w:rsidR="00FC694E">
        <w:t>desired time unit (e.g. month, or year), which is needed to calculate the RMSE in the next step</w:t>
      </w:r>
      <w:r w:rsidR="00A648B8">
        <w:t xml:space="preserve">. The calculation of RMSE is done with the </w:t>
      </w:r>
      <w:r w:rsidR="00A648B8" w:rsidRPr="00A648B8">
        <w:rPr>
          <w:rFonts w:ascii="Courier New" w:hAnsi="Courier New" w:cs="Courier New"/>
        </w:rPr>
        <w:t>rmse_calc</w:t>
      </w:r>
      <w:r w:rsidR="00A648B8">
        <w:t xml:space="preserve"> function in </w:t>
      </w:r>
      <w:r w:rsidR="00A648B8" w:rsidRPr="00A648B8">
        <w:rPr>
          <w:rFonts w:ascii="Courier New" w:hAnsi="Courier New" w:cs="Courier New"/>
        </w:rPr>
        <w:t>rmse_calculator.py</w:t>
      </w:r>
      <w:r w:rsidR="00A648B8">
        <w:t>.</w:t>
      </w:r>
      <w:r w:rsidR="0083531A">
        <w:t xml:space="preserve"> This function takes in a Dataframe with </w:t>
      </w:r>
      <w:r w:rsidR="005616EB">
        <w:t>three columns: A dat</w:t>
      </w:r>
      <w:r w:rsidR="00F85999">
        <w:t>e</w:t>
      </w:r>
      <w:r w:rsidR="005616EB">
        <w:t xml:space="preserve"> column, a column with the user rating and another column with the predicted ratings.</w:t>
      </w:r>
      <w:r w:rsidR="00CE36CA">
        <w:t xml:space="preserve"> A</w:t>
      </w:r>
      <w:r w:rsidR="00054928">
        <w:t>nother</w:t>
      </w:r>
      <w:r w:rsidR="00CE36CA">
        <w:t xml:space="preserve"> argument is passed to</w:t>
      </w:r>
      <w:r w:rsidR="00CE613B">
        <w:t xml:space="preserve"> specify the time aggregation</w:t>
      </w:r>
      <w:r w:rsidR="00054928">
        <w:t>.</w:t>
      </w:r>
      <w:r w:rsidR="00CE613B">
        <w:t xml:space="preserve"> </w:t>
      </w:r>
      <w:r w:rsidR="0097705B">
        <w:t xml:space="preserve">For this project, </w:t>
      </w:r>
      <w:r w:rsidR="00955151">
        <w:t xml:space="preserve">the </w:t>
      </w:r>
      <w:r w:rsidR="0097705B">
        <w:t xml:space="preserve">data is grouped by the year. </w:t>
      </w:r>
      <w:r w:rsidR="00223103">
        <w:t xml:space="preserve">This function then returns </w:t>
      </w:r>
      <w:r w:rsidR="00BB4AAF">
        <w:t xml:space="preserve">a pandas </w:t>
      </w:r>
      <w:r w:rsidR="00483402">
        <w:t>S</w:t>
      </w:r>
      <w:r w:rsidR="00BB4AAF">
        <w:t xml:space="preserve">eries with the calculated </w:t>
      </w:r>
      <w:r w:rsidR="0097705B">
        <w:t xml:space="preserve">RMSE values </w:t>
      </w:r>
      <w:r w:rsidR="006D6153">
        <w:t xml:space="preserve">for every year. </w:t>
      </w:r>
      <w:r w:rsidR="00D00E64">
        <w:t xml:space="preserve">This function is applied </w:t>
      </w:r>
      <w:r w:rsidR="00D457E1">
        <w:t>for both the float prediction and the integer prediction</w:t>
      </w:r>
      <w:r w:rsidR="008A0C1C">
        <w:t xml:space="preserve">, which are then merged </w:t>
      </w:r>
      <w:r w:rsidR="00483402">
        <w:t>in</w:t>
      </w:r>
      <w:r w:rsidR="008A0C1C">
        <w:t>to one Dataframe (</w:t>
      </w:r>
      <w:r w:rsidR="006E5D7C">
        <w:fldChar w:fldCharType="begin"/>
      </w:r>
      <w:r w:rsidR="006E5D7C">
        <w:instrText xml:space="preserve"> REF _Ref110029040 \h </w:instrText>
      </w:r>
      <w:r w:rsidR="006E5D7C">
        <w:fldChar w:fldCharType="separate"/>
      </w:r>
      <w:r w:rsidR="006E5D7C">
        <w:t xml:space="preserve">Figure </w:t>
      </w:r>
      <w:r w:rsidR="006E5D7C">
        <w:rPr>
          <w:noProof/>
        </w:rPr>
        <w:t>26</w:t>
      </w:r>
      <w:r w:rsidR="006E5D7C">
        <w:fldChar w:fldCharType="end"/>
      </w:r>
      <w:r w:rsidR="008A0C1C">
        <w:t>).</w:t>
      </w:r>
    </w:p>
    <w:p w14:paraId="198E5243" w14:textId="77777777" w:rsidR="008A0C1C" w:rsidRDefault="008A0C1C" w:rsidP="008A0C1C">
      <w:pPr>
        <w:keepNext/>
      </w:pPr>
      <w:r w:rsidRPr="008A0C1C">
        <w:rPr>
          <w:noProof/>
        </w:rPr>
        <w:drawing>
          <wp:inline distT="0" distB="0" distL="0" distR="0" wp14:anchorId="2C565A7A" wp14:editId="182BA37B">
            <wp:extent cx="5399405" cy="1589405"/>
            <wp:effectExtent l="0" t="0" r="0" b="0"/>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5"/>
                    <a:stretch>
                      <a:fillRect/>
                    </a:stretch>
                  </pic:blipFill>
                  <pic:spPr>
                    <a:xfrm>
                      <a:off x="0" y="0"/>
                      <a:ext cx="5399405" cy="1589405"/>
                    </a:xfrm>
                    <a:prstGeom prst="rect">
                      <a:avLst/>
                    </a:prstGeom>
                  </pic:spPr>
                </pic:pic>
              </a:graphicData>
            </a:graphic>
          </wp:inline>
        </w:drawing>
      </w:r>
    </w:p>
    <w:p w14:paraId="3979879E" w14:textId="6194BF74" w:rsidR="008A0C1C" w:rsidRDefault="008A0C1C" w:rsidP="008A0C1C">
      <w:pPr>
        <w:pStyle w:val="Beschriftung"/>
      </w:pPr>
      <w:bookmarkStart w:id="105" w:name="_Ref110029040"/>
      <w:bookmarkStart w:id="106" w:name="_Ref110029022"/>
      <w:r>
        <w:t xml:space="preserve">Figure </w:t>
      </w:r>
      <w:r>
        <w:fldChar w:fldCharType="begin"/>
      </w:r>
      <w:r>
        <w:instrText xml:space="preserve"> SEQ Figure \* ARABIC </w:instrText>
      </w:r>
      <w:r>
        <w:fldChar w:fldCharType="separate"/>
      </w:r>
      <w:r w:rsidR="000D6C06">
        <w:rPr>
          <w:noProof/>
        </w:rPr>
        <w:t>26</w:t>
      </w:r>
      <w:r>
        <w:fldChar w:fldCharType="end"/>
      </w:r>
      <w:bookmarkEnd w:id="105"/>
      <w:r>
        <w:t>: RMSE values of the production data grouped by year</w:t>
      </w:r>
      <w:bookmarkEnd w:id="106"/>
      <w:r w:rsidR="004F5335">
        <w:t xml:space="preserve"> (rmse_df)</w:t>
      </w:r>
    </w:p>
    <w:p w14:paraId="41BA7FAA" w14:textId="13CD4ACB" w:rsidR="00CA2C8B" w:rsidRDefault="00CA2C8B" w:rsidP="00CA2C8B">
      <w:pPr>
        <w:rPr>
          <w:rFonts w:cs="Arial"/>
        </w:rPr>
      </w:pPr>
      <w:r>
        <w:lastRenderedPageBreak/>
        <w:t>This Dataframe</w:t>
      </w:r>
      <w:r w:rsidR="00F14687">
        <w:t xml:space="preserve"> is</w:t>
      </w:r>
      <w:r w:rsidR="00D97FAE">
        <w:t xml:space="preserve"> the basis for the first CD-awareness requirement: CD detection. The CD</w:t>
      </w:r>
      <w:r w:rsidR="00CC24B2">
        <w:t xml:space="preserve"> detection task is conducted by the </w:t>
      </w:r>
      <w:r w:rsidR="00CC24B2" w:rsidRPr="00CC24B2">
        <w:rPr>
          <w:rFonts w:ascii="Courier New" w:hAnsi="Courier New" w:cs="Courier New"/>
        </w:rPr>
        <w:t>cd_detector</w:t>
      </w:r>
      <w:r w:rsidR="00CC24B2">
        <w:t xml:space="preserve"> function</w:t>
      </w:r>
      <w:r w:rsidR="00D416D3">
        <w:t>, which returns a</w:t>
      </w:r>
      <w:r w:rsidR="00B003BE">
        <w:t xml:space="preserve"> Boolean</w:t>
      </w:r>
      <w:r w:rsidR="00D71DEF">
        <w:rPr>
          <w:rFonts w:cs="Arial"/>
        </w:rPr>
        <w:t>.</w:t>
      </w:r>
      <w:r w:rsidR="00B003BE">
        <w:rPr>
          <w:rFonts w:cs="Arial"/>
        </w:rPr>
        <w:t xml:space="preserve"> True means, that no CD </w:t>
      </w:r>
      <w:r w:rsidR="00FF1F5B">
        <w:rPr>
          <w:rFonts w:cs="Arial"/>
        </w:rPr>
        <w:t>has been detected, false means that CD drift has been detected</w:t>
      </w:r>
      <w:r w:rsidR="00A80713">
        <w:rPr>
          <w:rFonts w:cs="Arial"/>
        </w:rPr>
        <w:t xml:space="preserve">. </w:t>
      </w:r>
      <w:r w:rsidR="0015020D">
        <w:rPr>
          <w:rFonts w:cs="Arial"/>
        </w:rPr>
        <w:t>This function ingests the Dataframe with the RMSE values</w:t>
      </w:r>
      <w:r w:rsidR="00CB4D97">
        <w:rPr>
          <w:rFonts w:cs="Arial"/>
        </w:rPr>
        <w:t>. In addition, error thresholds</w:t>
      </w:r>
      <w:r w:rsidR="000109C9">
        <w:rPr>
          <w:rFonts w:cs="Arial"/>
        </w:rPr>
        <w:t xml:space="preserve"> are</w:t>
      </w:r>
      <w:r w:rsidR="00CB4D97">
        <w:rPr>
          <w:rFonts w:cs="Arial"/>
        </w:rPr>
        <w:t xml:space="preserve"> defined.</w:t>
      </w:r>
      <w:r w:rsidR="00FB23D2">
        <w:rPr>
          <w:rFonts w:cs="Arial"/>
        </w:rPr>
        <w:t xml:space="preserve"> </w:t>
      </w:r>
      <w:r w:rsidR="000109C9">
        <w:rPr>
          <w:rFonts w:cs="Arial"/>
        </w:rPr>
        <w:t>Should</w:t>
      </w:r>
      <w:r w:rsidR="00FB23D2">
        <w:rPr>
          <w:rFonts w:cs="Arial"/>
        </w:rPr>
        <w:t xml:space="preserve"> these thresholds </w:t>
      </w:r>
      <w:r w:rsidR="000109C9">
        <w:rPr>
          <w:rFonts w:cs="Arial"/>
        </w:rPr>
        <w:t xml:space="preserve">be </w:t>
      </w:r>
      <w:r w:rsidR="00FB23D2">
        <w:rPr>
          <w:rFonts w:cs="Arial"/>
        </w:rPr>
        <w:t>surpassed</w:t>
      </w:r>
      <w:r w:rsidR="001D35B7">
        <w:rPr>
          <w:rFonts w:cs="Arial"/>
        </w:rPr>
        <w:t>,</w:t>
      </w:r>
      <w:r w:rsidR="00052F3C">
        <w:rPr>
          <w:rFonts w:cs="Arial"/>
        </w:rPr>
        <w:t xml:space="preserve"> it is assumed that CD has occurred in the data</w:t>
      </w:r>
      <w:r w:rsidR="004F523E">
        <w:rPr>
          <w:rFonts w:cs="Arial"/>
        </w:rPr>
        <w:t xml:space="preserve"> (</w:t>
      </w:r>
      <w:r w:rsidR="004F523E">
        <w:rPr>
          <w:rFonts w:cs="Arial"/>
        </w:rPr>
        <w:fldChar w:fldCharType="begin"/>
      </w:r>
      <w:r w:rsidR="004F523E">
        <w:rPr>
          <w:rFonts w:cs="Arial"/>
        </w:rPr>
        <w:instrText xml:space="preserve"> REF _Ref110031281 \h </w:instrText>
      </w:r>
      <w:r w:rsidR="004F523E">
        <w:rPr>
          <w:rFonts w:cs="Arial"/>
        </w:rPr>
      </w:r>
      <w:r w:rsidR="004F523E">
        <w:rPr>
          <w:rFonts w:cs="Arial"/>
        </w:rPr>
        <w:fldChar w:fldCharType="separate"/>
      </w:r>
      <w:r w:rsidR="004F523E">
        <w:t xml:space="preserve">Figure </w:t>
      </w:r>
      <w:r w:rsidR="004F523E">
        <w:rPr>
          <w:noProof/>
        </w:rPr>
        <w:t>27</w:t>
      </w:r>
      <w:r w:rsidR="004F523E">
        <w:rPr>
          <w:rFonts w:cs="Arial"/>
        </w:rPr>
        <w:fldChar w:fldCharType="end"/>
      </w:r>
      <w:r w:rsidR="004F523E">
        <w:rPr>
          <w:rFonts w:cs="Arial"/>
        </w:rPr>
        <w:t>)</w:t>
      </w:r>
      <w:r w:rsidR="003D271F">
        <w:rPr>
          <w:rFonts w:cs="Arial"/>
        </w:rPr>
        <w:t xml:space="preserve">. </w:t>
      </w:r>
      <w:r w:rsidR="003D271F" w:rsidRPr="003D271F">
        <w:rPr>
          <w:rFonts w:ascii="Courier New" w:hAnsi="Courier New" w:cs="Courier New"/>
        </w:rPr>
        <w:t>delta_threshold</w:t>
      </w:r>
      <w:r w:rsidR="00B022B3">
        <w:rPr>
          <w:rFonts w:cs="Arial"/>
        </w:rPr>
        <w:t xml:space="preserve"> </w:t>
      </w:r>
      <w:r w:rsidR="009723ED">
        <w:rPr>
          <w:rFonts w:cs="Arial"/>
        </w:rPr>
        <w:t>defines the</w:t>
      </w:r>
      <w:r w:rsidR="0011483E">
        <w:rPr>
          <w:rFonts w:cs="Arial"/>
        </w:rPr>
        <w:t xml:space="preserve"> allowed</w:t>
      </w:r>
      <w:r w:rsidR="009723ED">
        <w:rPr>
          <w:rFonts w:cs="Arial"/>
        </w:rPr>
        <w:t xml:space="preserve"> </w:t>
      </w:r>
      <w:r w:rsidR="00986038">
        <w:rPr>
          <w:rFonts w:cs="Arial"/>
        </w:rPr>
        <w:t xml:space="preserve">RMSE </w:t>
      </w:r>
      <w:r w:rsidR="009723ED">
        <w:rPr>
          <w:rFonts w:cs="Arial"/>
        </w:rPr>
        <w:t>increase</w:t>
      </w:r>
      <w:r w:rsidR="006A040B">
        <w:rPr>
          <w:rFonts w:cs="Arial"/>
        </w:rPr>
        <w:t xml:space="preserve"> </w:t>
      </w:r>
      <w:r w:rsidR="00986038">
        <w:rPr>
          <w:rFonts w:cs="Arial"/>
        </w:rPr>
        <w:t xml:space="preserve">from </w:t>
      </w:r>
      <w:r w:rsidR="006A040B">
        <w:rPr>
          <w:rFonts w:cs="Arial"/>
        </w:rPr>
        <w:t>one</w:t>
      </w:r>
      <w:r w:rsidR="00310046">
        <w:rPr>
          <w:rFonts w:cs="Arial"/>
        </w:rPr>
        <w:t xml:space="preserve"> time window to the next </w:t>
      </w:r>
      <w:r w:rsidR="00397D2A">
        <w:rPr>
          <w:rFonts w:cs="Arial"/>
        </w:rPr>
        <w:t xml:space="preserve">time window </w:t>
      </w:r>
      <w:r w:rsidR="00310046">
        <w:rPr>
          <w:rFonts w:cs="Arial"/>
        </w:rPr>
        <w:t>(i.e. from one year to the next year)</w:t>
      </w:r>
      <w:r w:rsidR="00B028AD">
        <w:rPr>
          <w:rFonts w:cs="Arial"/>
        </w:rPr>
        <w:t>.</w:t>
      </w:r>
      <w:r w:rsidR="00397D2A">
        <w:rPr>
          <w:rFonts w:cs="Arial"/>
        </w:rPr>
        <w:t xml:space="preserve"> </w:t>
      </w:r>
      <w:r w:rsidR="00A57F06" w:rsidRPr="002A0F50">
        <w:rPr>
          <w:rFonts w:ascii="Courier New" w:hAnsi="Courier New" w:cs="Courier New"/>
        </w:rPr>
        <w:t>absolute_threshold</w:t>
      </w:r>
      <w:r w:rsidR="00A57F06">
        <w:rPr>
          <w:rFonts w:cs="Arial"/>
        </w:rPr>
        <w:t xml:space="preserve"> denotes the maximum</w:t>
      </w:r>
      <w:r w:rsidR="002A0F50">
        <w:rPr>
          <w:rFonts w:cs="Arial"/>
        </w:rPr>
        <w:t xml:space="preserve"> RMSE value a window is allowed to have</w:t>
      </w:r>
      <w:r w:rsidR="00B87BAC">
        <w:rPr>
          <w:rFonts w:cs="Arial"/>
        </w:rPr>
        <w:t>. The absolute threshold is a safe guard</w:t>
      </w:r>
      <w:r w:rsidR="006F4747">
        <w:rPr>
          <w:rFonts w:cs="Arial"/>
        </w:rPr>
        <w:t xml:space="preserve"> for </w:t>
      </w:r>
      <w:r w:rsidR="001A2D58">
        <w:rPr>
          <w:rFonts w:cs="Arial"/>
        </w:rPr>
        <w:t xml:space="preserve">incremental and </w:t>
      </w:r>
      <w:r w:rsidR="004E416B">
        <w:rPr>
          <w:rFonts w:cs="Arial"/>
        </w:rPr>
        <w:t>gradual</w:t>
      </w:r>
      <w:r w:rsidR="006F4747">
        <w:rPr>
          <w:rFonts w:cs="Arial"/>
        </w:rPr>
        <w:t xml:space="preserve"> CD, </w:t>
      </w:r>
      <w:r w:rsidR="004E416B">
        <w:rPr>
          <w:rFonts w:cs="Arial"/>
        </w:rPr>
        <w:t xml:space="preserve">where </w:t>
      </w:r>
      <w:r w:rsidR="00461DCE">
        <w:rPr>
          <w:rFonts w:cs="Arial"/>
        </w:rPr>
        <w:t xml:space="preserve">shift in data is slow and might not be picked up by </w:t>
      </w:r>
      <w:r w:rsidR="004F523E">
        <w:rPr>
          <w:rFonts w:cs="Arial"/>
        </w:rPr>
        <w:t>the delta threshold.</w:t>
      </w:r>
    </w:p>
    <w:p w14:paraId="3CDA73B8" w14:textId="77777777" w:rsidR="004F5335" w:rsidRDefault="00074DEA" w:rsidP="004F5335">
      <w:pPr>
        <w:keepNext/>
      </w:pPr>
      <w:r w:rsidRPr="00074DEA">
        <w:rPr>
          <w:rFonts w:cs="Arial"/>
          <w:noProof/>
        </w:rPr>
        <w:drawing>
          <wp:inline distT="0" distB="0" distL="0" distR="0" wp14:anchorId="7900949E" wp14:editId="59479EE6">
            <wp:extent cx="5399405" cy="454660"/>
            <wp:effectExtent l="0" t="0" r="0" b="254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99405" cy="454660"/>
                    </a:xfrm>
                    <a:prstGeom prst="rect">
                      <a:avLst/>
                    </a:prstGeom>
                  </pic:spPr>
                </pic:pic>
              </a:graphicData>
            </a:graphic>
          </wp:inline>
        </w:drawing>
      </w:r>
    </w:p>
    <w:p w14:paraId="6AFB8793" w14:textId="3359E80D" w:rsidR="0023652B" w:rsidRDefault="004F5335" w:rsidP="00334226">
      <w:pPr>
        <w:pStyle w:val="Beschriftung"/>
      </w:pPr>
      <w:bookmarkStart w:id="107" w:name="_Ref110031281"/>
      <w:r>
        <w:t xml:space="preserve">Figure </w:t>
      </w:r>
      <w:r>
        <w:fldChar w:fldCharType="begin"/>
      </w:r>
      <w:r>
        <w:instrText xml:space="preserve"> SEQ Figure \* ARABIC </w:instrText>
      </w:r>
      <w:r>
        <w:fldChar w:fldCharType="separate"/>
      </w:r>
      <w:r w:rsidR="000D6C06">
        <w:rPr>
          <w:noProof/>
        </w:rPr>
        <w:t>27</w:t>
      </w:r>
      <w:r>
        <w:fldChar w:fldCharType="end"/>
      </w:r>
      <w:bookmarkEnd w:id="107"/>
      <w:r>
        <w:t>: cd_detector</w:t>
      </w:r>
    </w:p>
    <w:p w14:paraId="20E3F2D9" w14:textId="60C7FD39" w:rsidR="00334226" w:rsidRDefault="00C577CD" w:rsidP="00334226">
      <w:r>
        <w:t xml:space="preserve">After the CD detection is run, </w:t>
      </w:r>
      <w:r w:rsidR="00E72590">
        <w:t>the</w:t>
      </w:r>
      <w:r>
        <w:t xml:space="preserve"> results are saved </w:t>
      </w:r>
      <w:r w:rsidR="000F4B6C">
        <w:t>in form of a text file</w:t>
      </w:r>
      <w:r w:rsidR="00F563B3">
        <w:t xml:space="preserve"> in</w:t>
      </w:r>
      <w:r w:rsidR="000F4B6C">
        <w:t xml:space="preserve"> </w:t>
      </w:r>
      <w:r w:rsidR="00B318BB">
        <w:t xml:space="preserve">the </w:t>
      </w:r>
      <w:r w:rsidR="00B318BB" w:rsidRPr="00B318BB">
        <w:rPr>
          <w:rFonts w:ascii="Courier New" w:hAnsi="Courier New" w:cs="Courier New"/>
        </w:rPr>
        <w:t>evaluation_outputs</w:t>
      </w:r>
      <w:r w:rsidR="00B318BB">
        <w:t xml:space="preserve"> folder</w:t>
      </w:r>
      <w:r w:rsidR="00404EA7">
        <w:t xml:space="preserve">. </w:t>
      </w:r>
      <w:r w:rsidR="007542C0">
        <w:t>If the filename is “OK</w:t>
      </w:r>
      <w:r w:rsidR="00513FA9">
        <w:t>.txt</w:t>
      </w:r>
      <w:r w:rsidR="007542C0">
        <w:t>”, no CD has occurred</w:t>
      </w:r>
      <w:r w:rsidR="003570D6">
        <w:t xml:space="preserve">. If CD has been detected, </w:t>
      </w:r>
      <w:r w:rsidR="00513FA9">
        <w:t>a file name</w:t>
      </w:r>
      <w:r w:rsidR="00831DC8">
        <w:t>d</w:t>
      </w:r>
      <w:r w:rsidR="003570D6">
        <w:t xml:space="preserve"> “CD_DETECTED”</w:t>
      </w:r>
      <w:r w:rsidR="00831DC8">
        <w:t xml:space="preserve"> is created</w:t>
      </w:r>
      <w:r w:rsidR="003570D6">
        <w:t xml:space="preserve">. </w:t>
      </w:r>
      <w:r w:rsidR="002145E2">
        <w:t>The text file holds the timestamp of the evaluation run</w:t>
      </w:r>
      <w:r w:rsidR="00C645A1">
        <w:t xml:space="preserve"> (</w:t>
      </w:r>
      <w:r w:rsidR="00EE2E3D">
        <w:fldChar w:fldCharType="begin"/>
      </w:r>
      <w:r w:rsidR="00EE2E3D">
        <w:instrText xml:space="preserve"> REF _Ref110032958 \h </w:instrText>
      </w:r>
      <w:r w:rsidR="00EE2E3D">
        <w:fldChar w:fldCharType="separate"/>
      </w:r>
      <w:r w:rsidR="00EE2E3D">
        <w:t xml:space="preserve">Figure </w:t>
      </w:r>
      <w:r w:rsidR="00EE2E3D">
        <w:rPr>
          <w:noProof/>
        </w:rPr>
        <w:t>28</w:t>
      </w:r>
      <w:r w:rsidR="00EE2E3D">
        <w:fldChar w:fldCharType="end"/>
      </w:r>
      <w:r w:rsidR="00C645A1">
        <w:t>)</w:t>
      </w:r>
      <w:r w:rsidR="008716A1">
        <w:t>.</w:t>
      </w:r>
    </w:p>
    <w:p w14:paraId="0A21E26F" w14:textId="6745D3DC" w:rsidR="00C645A1" w:rsidRDefault="00C555B7" w:rsidP="00C645A1">
      <w:pPr>
        <w:keepNext/>
      </w:pPr>
      <w:r w:rsidRPr="00C555B7">
        <w:rPr>
          <w:noProof/>
        </w:rPr>
        <w:drawing>
          <wp:inline distT="0" distB="0" distL="0" distR="0" wp14:anchorId="7CDD912F" wp14:editId="5F6C9D30">
            <wp:extent cx="5399405" cy="792480"/>
            <wp:effectExtent l="0" t="0" r="0" b="762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99405" cy="792480"/>
                    </a:xfrm>
                    <a:prstGeom prst="rect">
                      <a:avLst/>
                    </a:prstGeom>
                  </pic:spPr>
                </pic:pic>
              </a:graphicData>
            </a:graphic>
          </wp:inline>
        </w:drawing>
      </w:r>
    </w:p>
    <w:p w14:paraId="5CF5C516" w14:textId="577169C9" w:rsidR="00C645A1" w:rsidRPr="00334226" w:rsidRDefault="00C645A1" w:rsidP="00C645A1">
      <w:pPr>
        <w:pStyle w:val="Beschriftung"/>
      </w:pPr>
      <w:bookmarkStart w:id="108" w:name="_Ref110032958"/>
      <w:r>
        <w:t xml:space="preserve">Figure </w:t>
      </w:r>
      <w:r>
        <w:fldChar w:fldCharType="begin"/>
      </w:r>
      <w:r>
        <w:instrText xml:space="preserve"> SEQ Figure \* ARABIC </w:instrText>
      </w:r>
      <w:r>
        <w:fldChar w:fldCharType="separate"/>
      </w:r>
      <w:r w:rsidR="000D6C06">
        <w:rPr>
          <w:noProof/>
        </w:rPr>
        <w:t>28</w:t>
      </w:r>
      <w:r>
        <w:fldChar w:fldCharType="end"/>
      </w:r>
      <w:bookmarkEnd w:id="108"/>
      <w:r>
        <w:t>: CD detection result</w:t>
      </w:r>
    </w:p>
    <w:p w14:paraId="7467D8B9" w14:textId="21068185" w:rsidR="00094813" w:rsidRDefault="00086999" w:rsidP="00F22FCB">
      <w:r>
        <w:t>After</w:t>
      </w:r>
      <w:r w:rsidR="008E0AD5">
        <w:t xml:space="preserve"> the CD detection</w:t>
      </w:r>
      <w:r w:rsidR="003447AC">
        <w:t xml:space="preserve"> task</w:t>
      </w:r>
      <w:r w:rsidR="008E0AD5">
        <w:t xml:space="preserve">, a graph </w:t>
      </w:r>
      <w:r w:rsidR="00573418">
        <w:t>containing the progression of the RMSE is created.</w:t>
      </w:r>
      <w:r w:rsidR="00821BFD">
        <w:t xml:space="preserve"> </w:t>
      </w:r>
      <w:r w:rsidR="003264E0">
        <w:t xml:space="preserve">In order to have more granularity in the visualization, </w:t>
      </w:r>
      <w:r w:rsidR="00EE4DCD">
        <w:t xml:space="preserve">another RMSE table is created, this time </w:t>
      </w:r>
      <w:r w:rsidR="00E85ACA">
        <w:t xml:space="preserve">with a monthly aggregation. The Dataframe is then visualized </w:t>
      </w:r>
      <w:r w:rsidR="009E5B2F">
        <w:t xml:space="preserve">with seaborn and saved in </w:t>
      </w:r>
      <w:r w:rsidR="009E5B2F" w:rsidRPr="009E5B2F">
        <w:rPr>
          <w:rFonts w:ascii="Courier New" w:hAnsi="Courier New" w:cs="Courier New"/>
        </w:rPr>
        <w:t>evaluation_outputs</w:t>
      </w:r>
      <w:r w:rsidR="00AC69AF">
        <w:rPr>
          <w:rFonts w:cs="Arial"/>
        </w:rPr>
        <w:t xml:space="preserve"> (</w:t>
      </w:r>
      <w:r w:rsidR="00AC69AF">
        <w:rPr>
          <w:rFonts w:cs="Arial"/>
        </w:rPr>
        <w:fldChar w:fldCharType="begin"/>
      </w:r>
      <w:r w:rsidR="00AC69AF">
        <w:rPr>
          <w:rFonts w:cs="Arial"/>
        </w:rPr>
        <w:instrText xml:space="preserve"> REF _Ref110034506 \h </w:instrText>
      </w:r>
      <w:r w:rsidR="00AC69AF">
        <w:rPr>
          <w:rFonts w:cs="Arial"/>
        </w:rPr>
      </w:r>
      <w:r w:rsidR="00AC69AF">
        <w:rPr>
          <w:rFonts w:cs="Arial"/>
        </w:rPr>
        <w:fldChar w:fldCharType="separate"/>
      </w:r>
      <w:r w:rsidR="00AC69AF">
        <w:t xml:space="preserve">Figure </w:t>
      </w:r>
      <w:r w:rsidR="00AC69AF">
        <w:rPr>
          <w:noProof/>
        </w:rPr>
        <w:t>29</w:t>
      </w:r>
      <w:r w:rsidR="00AC69AF">
        <w:rPr>
          <w:rFonts w:cs="Arial"/>
        </w:rPr>
        <w:fldChar w:fldCharType="end"/>
      </w:r>
      <w:r w:rsidR="00AC69AF">
        <w:rPr>
          <w:rFonts w:cs="Arial"/>
        </w:rPr>
        <w:t>)</w:t>
      </w:r>
      <w:r w:rsidR="009E5B2F">
        <w:t>.</w:t>
      </w:r>
      <w:r w:rsidR="00871BE8">
        <w:t xml:space="preserve"> This visualization is the implementation of CD understanding</w:t>
      </w:r>
      <w:r w:rsidR="00A5102F">
        <w:t xml:space="preserve"> in this artifact</w:t>
      </w:r>
      <w:r w:rsidR="00871BE8">
        <w:t>. Through this graph</w:t>
      </w:r>
      <w:r w:rsidR="00A5102F">
        <w:t>,</w:t>
      </w:r>
      <w:r w:rsidR="00871BE8">
        <w:t xml:space="preserve"> the trend</w:t>
      </w:r>
      <w:r w:rsidR="00A5102F">
        <w:t>s</w:t>
      </w:r>
      <w:r w:rsidR="00871BE8">
        <w:t xml:space="preserve"> of the CD can be analyzed</w:t>
      </w:r>
      <w:r w:rsidR="00A5102F">
        <w:t xml:space="preserve"> and </w:t>
      </w:r>
      <w:r w:rsidR="00156E24">
        <w:t>retraced</w:t>
      </w:r>
      <w:r w:rsidR="00871BE8">
        <w:t>.</w:t>
      </w:r>
    </w:p>
    <w:p w14:paraId="21A24255" w14:textId="0DBBC4EB" w:rsidR="00500569" w:rsidRDefault="00D90E16" w:rsidP="00500569">
      <w:pPr>
        <w:keepNext/>
      </w:pPr>
      <w:r w:rsidRPr="00D90E16">
        <w:rPr>
          <w:noProof/>
        </w:rPr>
        <w:drawing>
          <wp:inline distT="0" distB="0" distL="0" distR="0" wp14:anchorId="777E1554" wp14:editId="5EDBDBE5">
            <wp:extent cx="4351207" cy="1909762"/>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56915" cy="1912267"/>
                    </a:xfrm>
                    <a:prstGeom prst="rect">
                      <a:avLst/>
                    </a:prstGeom>
                  </pic:spPr>
                </pic:pic>
              </a:graphicData>
            </a:graphic>
          </wp:inline>
        </w:drawing>
      </w:r>
    </w:p>
    <w:p w14:paraId="21C4A8F7" w14:textId="5F6775D1" w:rsidR="00122346" w:rsidRDefault="00500569" w:rsidP="00500569">
      <w:pPr>
        <w:pStyle w:val="Beschriftung"/>
      </w:pPr>
      <w:bookmarkStart w:id="109" w:name="_Ref110034506"/>
      <w:r>
        <w:t xml:space="preserve">Figure </w:t>
      </w:r>
      <w:r>
        <w:fldChar w:fldCharType="begin"/>
      </w:r>
      <w:r>
        <w:instrText xml:space="preserve"> SEQ Figure \* ARABIC </w:instrText>
      </w:r>
      <w:r>
        <w:fldChar w:fldCharType="separate"/>
      </w:r>
      <w:r w:rsidR="000D6C06">
        <w:rPr>
          <w:noProof/>
        </w:rPr>
        <w:t>29</w:t>
      </w:r>
      <w:r>
        <w:fldChar w:fldCharType="end"/>
      </w:r>
      <w:bookmarkEnd w:id="109"/>
      <w:r>
        <w:t>: Graph of CD trend</w:t>
      </w:r>
    </w:p>
    <w:p w14:paraId="0D8F5481" w14:textId="0AE21E4B" w:rsidR="00136704" w:rsidRPr="00F22FCB" w:rsidRDefault="00DC4E40" w:rsidP="00F22FCB">
      <w:r>
        <w:lastRenderedPageBreak/>
        <w:t xml:space="preserve"> </w:t>
      </w:r>
      <w:r w:rsidR="00564EA9">
        <w:t>CD adaptation</w:t>
      </w:r>
      <w:r w:rsidR="00F3528A">
        <w:t xml:space="preserve"> </w:t>
      </w:r>
      <w:r w:rsidR="001C6825">
        <w:t xml:space="preserve">is realized through </w:t>
      </w:r>
      <w:r w:rsidR="00F3528A">
        <w:t>orchestration with Apache Airflow</w:t>
      </w:r>
      <w:r w:rsidR="009D4406">
        <w:t xml:space="preserve"> and is explained in </w:t>
      </w:r>
      <w:r w:rsidR="00715A4D">
        <w:t xml:space="preserve">greater detail in </w:t>
      </w:r>
      <w:r w:rsidR="009D4406">
        <w:t xml:space="preserve">chapter </w:t>
      </w:r>
      <w:r w:rsidR="009D4406">
        <w:fldChar w:fldCharType="begin"/>
      </w:r>
      <w:r w:rsidR="009D4406">
        <w:instrText xml:space="preserve"> REF _Ref110034644 \h </w:instrText>
      </w:r>
      <w:r w:rsidR="009D4406">
        <w:fldChar w:fldCharType="separate"/>
      </w:r>
      <w:r w:rsidR="009D4406">
        <w:t>CD evaluation pipeline</w:t>
      </w:r>
      <w:r w:rsidR="009D4406">
        <w:fldChar w:fldCharType="end"/>
      </w:r>
      <w:r w:rsidR="001C6825">
        <w:t>.</w:t>
      </w:r>
      <w:r w:rsidR="00F95FE5">
        <w:t xml:space="preserve"> The CD adaptation in this artifact is implemented through</w:t>
      </w:r>
      <w:r w:rsidR="00C76E90">
        <w:t xml:space="preserve"> model retraining.</w:t>
      </w:r>
      <w:r w:rsidR="002755E2">
        <w:t xml:space="preserve"> If the </w:t>
      </w:r>
      <w:r w:rsidR="002755E2" w:rsidRPr="0033299F">
        <w:rPr>
          <w:rFonts w:ascii="Courier New" w:hAnsi="Courier New" w:cs="Courier New"/>
        </w:rPr>
        <w:t>cd_detector</w:t>
      </w:r>
      <w:r w:rsidR="000134CF">
        <w:t xml:space="preserve"> function returns</w:t>
      </w:r>
      <w:r w:rsidR="00D20A40">
        <w:t xml:space="preserve"> </w:t>
      </w:r>
      <w:r w:rsidR="00D20A40" w:rsidRPr="00D20A40">
        <w:rPr>
          <w:rFonts w:ascii="Courier New" w:hAnsi="Courier New" w:cs="Courier New"/>
        </w:rPr>
        <w:t>False</w:t>
      </w:r>
      <w:r w:rsidR="00D20A40">
        <w:t xml:space="preserve"> (i.e. CD has been detected), a model retraining process is initiated.</w:t>
      </w:r>
    </w:p>
    <w:p w14:paraId="5510F50E" w14:textId="0BA1C9CC" w:rsidR="00DC5696" w:rsidRDefault="00971710" w:rsidP="00DC5696">
      <w:pPr>
        <w:pStyle w:val="berschrift2"/>
      </w:pPr>
      <w:bookmarkStart w:id="110" w:name="_Toc110000185"/>
      <w:r>
        <w:t>Pipeline</w:t>
      </w:r>
      <w:bookmarkEnd w:id="110"/>
    </w:p>
    <w:p w14:paraId="58C74770" w14:textId="7F948674" w:rsidR="00F9071D" w:rsidRDefault="00072A3E" w:rsidP="00072A3E">
      <w:pPr>
        <w:pStyle w:val="berschrift3"/>
      </w:pPr>
      <w:bookmarkStart w:id="111" w:name="_Toc110000186"/>
      <w:r>
        <w:t>Design</w:t>
      </w:r>
      <w:bookmarkEnd w:id="111"/>
    </w:p>
    <w:p w14:paraId="561E1EFD" w14:textId="41F3C00E" w:rsidR="008C3F25" w:rsidRDefault="00264B3B" w:rsidP="00264B3B">
      <w:r>
        <w:t xml:space="preserve">This research project encompasses </w:t>
      </w:r>
      <w:r w:rsidR="00DC738F">
        <w:t xml:space="preserve">two processes in total: The model training process and the CD evaluation process. For this work, both </w:t>
      </w:r>
      <w:r w:rsidR="001E14CB">
        <w:t xml:space="preserve">operations are automated into individual pipelines and subsequently joined together to form an integrated MLOps pipeline. </w:t>
      </w:r>
      <w:r w:rsidR="000C4D16">
        <w:t>The training process is realized with the TFX framework. With TFX,</w:t>
      </w:r>
      <w:r w:rsidR="00B211DC">
        <w:t xml:space="preserve"> Google</w:t>
      </w:r>
      <w:r w:rsidR="0064118E">
        <w:t xml:space="preserve"> already worked out the essential tasks </w:t>
      </w:r>
      <w:r w:rsidR="00AE1955">
        <w:t>for a training pipeline and integrated them into individual components. These</w:t>
      </w:r>
      <w:r w:rsidR="00C96B25">
        <w:t xml:space="preserve"> provided</w:t>
      </w:r>
      <w:r w:rsidR="00AE1955">
        <w:t xml:space="preserve"> </w:t>
      </w:r>
      <w:r w:rsidR="00C96B25">
        <w:t xml:space="preserve">TFX components serve as a guideline during the implementation and are later used for the artifact evaluation. It is evaluated what and </w:t>
      </w:r>
      <w:r w:rsidR="00210088">
        <w:t>how many components out of the set of available TFX components have been implemented into the TFX pipeline</w:t>
      </w:r>
      <w:r w:rsidR="00AE1046">
        <w:t xml:space="preserve"> of the artifact. The baseline TFX pipeline </w:t>
      </w:r>
      <w:r w:rsidR="002403EF">
        <w:t xml:space="preserve">consists of data ingestion, model training  and model deployment. </w:t>
      </w:r>
      <w:r w:rsidR="00ED1E2D">
        <w:t xml:space="preserve">This marks </w:t>
      </w:r>
      <w:r w:rsidR="000654E7">
        <w:t>the starting point of the TFX pipeline</w:t>
      </w:r>
      <w:r w:rsidR="008C3F25">
        <w:t xml:space="preserve"> and from there other components are incrementally added.</w:t>
      </w:r>
      <w:r w:rsidR="0085758B">
        <w:t xml:space="preserve"> The CD evaluation process is orchestrated with Airflow</w:t>
      </w:r>
      <w:r w:rsidR="000B4E5E">
        <w:t>, which is triggered in a repeated time interval.</w:t>
      </w:r>
    </w:p>
    <w:p w14:paraId="13654367" w14:textId="77777777" w:rsidR="003C7F60" w:rsidRDefault="00CB1C3D" w:rsidP="00264B3B">
      <w:r>
        <w:t xml:space="preserve">It is a conscious design decision </w:t>
      </w:r>
      <w:r w:rsidR="008F44D2">
        <w:t xml:space="preserve">to </w:t>
      </w:r>
      <w:r w:rsidR="00210D40">
        <w:t xml:space="preserve">first </w:t>
      </w:r>
      <w:r w:rsidR="008F44D2">
        <w:t xml:space="preserve">map both processes into two different pipelines, instead of building one large </w:t>
      </w:r>
      <w:r w:rsidR="00DA5DE7">
        <w:t xml:space="preserve">pipeline from the start. This is done to meet the software engineering principle of </w:t>
      </w:r>
      <w:r w:rsidR="00DA5DE7" w:rsidRPr="00DA5DE7">
        <w:rPr>
          <w:i/>
        </w:rPr>
        <w:t>separation of concerns</w:t>
      </w:r>
      <w:r w:rsidR="00DA5DE7">
        <w:t xml:space="preserve">. </w:t>
      </w:r>
      <w:r w:rsidR="00F56247">
        <w:t>Like in conventional software development, modularization</w:t>
      </w:r>
      <w:r w:rsidR="002B7413">
        <w:t xml:space="preserve"> makes the development of ML systems more sustainable and scalable. </w:t>
      </w:r>
      <w:r w:rsidR="00DA5DE7">
        <w:t>By</w:t>
      </w:r>
      <w:r w:rsidR="00F84EE0">
        <w:t xml:space="preserve"> separating</w:t>
      </w:r>
      <w:r w:rsidR="004005F1">
        <w:t xml:space="preserve"> both </w:t>
      </w:r>
      <w:r w:rsidR="000F0D92">
        <w:t>processes, development on</w:t>
      </w:r>
      <w:r w:rsidR="00F84EE0">
        <w:t xml:space="preserve"> </w:t>
      </w:r>
      <w:r w:rsidR="00DD643E">
        <w:t>a</w:t>
      </w:r>
      <w:r w:rsidR="000F0D92">
        <w:t xml:space="preserve"> pipeline</w:t>
      </w:r>
      <w:r w:rsidR="00F84EE0">
        <w:t xml:space="preserve"> </w:t>
      </w:r>
      <w:r w:rsidR="000F0D92">
        <w:t>can be done without interfering</w:t>
      </w:r>
      <w:r w:rsidR="00EE693B">
        <w:t xml:space="preserve"> with</w:t>
      </w:r>
      <w:r w:rsidR="000F0D92">
        <w:t xml:space="preserve"> </w:t>
      </w:r>
      <w:r w:rsidR="00DD643E">
        <w:t>the other pipeline.</w:t>
      </w:r>
      <w:r w:rsidR="004819AA">
        <w:t xml:space="preserve"> </w:t>
      </w:r>
    </w:p>
    <w:p w14:paraId="072F349A" w14:textId="53C157C0" w:rsidR="00CB1C3D" w:rsidRDefault="004819AA" w:rsidP="00264B3B">
      <w:r>
        <w:t xml:space="preserve">Both </w:t>
      </w:r>
      <w:r w:rsidR="00F44D73">
        <w:t xml:space="preserve">standalone </w:t>
      </w:r>
      <w:r>
        <w:t xml:space="preserve">pipelines are then linked by </w:t>
      </w:r>
      <w:r w:rsidR="0006471A">
        <w:t xml:space="preserve">a third, </w:t>
      </w:r>
      <w:r>
        <w:t>overarching pipeline.</w:t>
      </w:r>
      <w:r w:rsidR="003C7F60">
        <w:t xml:space="preserve"> </w:t>
      </w:r>
      <w:r w:rsidR="00894C2E">
        <w:t xml:space="preserve">This pipeline is called the MLOps pipeline. </w:t>
      </w:r>
      <w:r w:rsidR="003C7F60">
        <w:t>The general</w:t>
      </w:r>
      <w:r w:rsidR="00E04DDB">
        <w:t xml:space="preserve"> procedure is, that </w:t>
      </w:r>
      <w:r w:rsidR="00380233">
        <w:t xml:space="preserve">the CD-awareness pipeline is run in regular time intervals, where it will </w:t>
      </w:r>
      <w:r w:rsidR="001873DC">
        <w:t>check whether any CD</w:t>
      </w:r>
      <w:r w:rsidR="00D33F1C">
        <w:t xml:space="preserve"> has occurred.</w:t>
      </w:r>
      <w:r w:rsidR="00A31728">
        <w:t xml:space="preserve"> In case of concept drift, the training pipeline will be</w:t>
      </w:r>
      <w:r w:rsidR="000439BD">
        <w:t xml:space="preserve"> </w:t>
      </w:r>
      <w:r w:rsidR="00984628">
        <w:t>initiated, this time using new data</w:t>
      </w:r>
      <w:r w:rsidR="00A31728">
        <w:t xml:space="preserve">, which will output a </w:t>
      </w:r>
      <w:r w:rsidR="004C107A">
        <w:t xml:space="preserve">new model. This model </w:t>
      </w:r>
      <w:r w:rsidR="00A4396D">
        <w:t xml:space="preserve">will then </w:t>
      </w:r>
      <w:r w:rsidR="00862666">
        <w:t>replace the old model in the production environment</w:t>
      </w:r>
      <w:r w:rsidR="000D6C06">
        <w:t xml:space="preserve"> (</w:t>
      </w:r>
      <w:r w:rsidR="000D6C06">
        <w:fldChar w:fldCharType="begin"/>
      </w:r>
      <w:r w:rsidR="000D6C06">
        <w:instrText xml:space="preserve"> REF _Ref110116871 \h </w:instrText>
      </w:r>
      <w:r w:rsidR="000D6C06">
        <w:fldChar w:fldCharType="separate"/>
      </w:r>
      <w:r w:rsidR="000D6C06">
        <w:t xml:space="preserve">Figure </w:t>
      </w:r>
      <w:r w:rsidR="000D6C06">
        <w:rPr>
          <w:noProof/>
        </w:rPr>
        <w:t>30</w:t>
      </w:r>
      <w:r w:rsidR="000D6C06">
        <w:t>: Outline of implemented MLOps pipeline</w:t>
      </w:r>
      <w:r w:rsidR="000D6C06">
        <w:fldChar w:fldCharType="end"/>
      </w:r>
      <w:r w:rsidR="000D6C06">
        <w:t>)</w:t>
      </w:r>
      <w:r w:rsidR="00862666">
        <w:t>.</w:t>
      </w:r>
    </w:p>
    <w:p w14:paraId="20B77B02" w14:textId="77777777" w:rsidR="000D6C06" w:rsidRDefault="000D6C06" w:rsidP="000D6C06">
      <w:pPr>
        <w:keepNext/>
      </w:pPr>
      <w:r w:rsidRPr="000D6C06">
        <w:lastRenderedPageBreak/>
        <w:drawing>
          <wp:inline distT="0" distB="0" distL="0" distR="0" wp14:anchorId="70BCED7C" wp14:editId="4FC810BB">
            <wp:extent cx="5399405" cy="2302510"/>
            <wp:effectExtent l="0" t="0" r="0" b="254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399405" cy="2302510"/>
                    </a:xfrm>
                    <a:prstGeom prst="rect">
                      <a:avLst/>
                    </a:prstGeom>
                  </pic:spPr>
                </pic:pic>
              </a:graphicData>
            </a:graphic>
          </wp:inline>
        </w:drawing>
      </w:r>
    </w:p>
    <w:p w14:paraId="6B3A7C4E" w14:textId="4CDF41C8" w:rsidR="00862666" w:rsidRPr="00264B3B" w:rsidRDefault="000D6C06" w:rsidP="000D6C06">
      <w:pPr>
        <w:pStyle w:val="Beschriftung"/>
      </w:pPr>
      <w:bookmarkStart w:id="112" w:name="_Ref110116871"/>
      <w:r>
        <w:t xml:space="preserve">Figure </w:t>
      </w:r>
      <w:r>
        <w:fldChar w:fldCharType="begin"/>
      </w:r>
      <w:r>
        <w:instrText xml:space="preserve"> SEQ Figure \* ARABIC </w:instrText>
      </w:r>
      <w:r>
        <w:fldChar w:fldCharType="separate"/>
      </w:r>
      <w:r>
        <w:rPr>
          <w:noProof/>
        </w:rPr>
        <w:t>30</w:t>
      </w:r>
      <w:r>
        <w:fldChar w:fldCharType="end"/>
      </w:r>
      <w:r>
        <w:t>: Outline of implemented MLOps pipeline</w:t>
      </w:r>
      <w:bookmarkEnd w:id="112"/>
    </w:p>
    <w:p w14:paraId="00AD252E" w14:textId="14CEF681" w:rsidR="002773DF" w:rsidRDefault="002773DF" w:rsidP="002773DF">
      <w:pPr>
        <w:pStyle w:val="berschrift3"/>
      </w:pPr>
      <w:bookmarkStart w:id="113" w:name="_Toc110000187"/>
      <w:r>
        <w:t>TFX pipeline</w:t>
      </w:r>
      <w:bookmarkEnd w:id="113"/>
    </w:p>
    <w:p w14:paraId="62D36297" w14:textId="77777777" w:rsidR="000D6C06" w:rsidRPr="000D6C06" w:rsidRDefault="000D6C06" w:rsidP="000D6C06"/>
    <w:p w14:paraId="1ED21A3A" w14:textId="709E1986" w:rsidR="002773DF" w:rsidRDefault="006F7FE4" w:rsidP="006F7FE4">
      <w:pPr>
        <w:pStyle w:val="berschrift3"/>
      </w:pPr>
      <w:bookmarkStart w:id="114" w:name="_Toc110000188"/>
      <w:bookmarkStart w:id="115" w:name="_Ref110034644"/>
      <w:r>
        <w:t xml:space="preserve">CD </w:t>
      </w:r>
      <w:r w:rsidR="009D4406">
        <w:t>evaluation</w:t>
      </w:r>
      <w:r>
        <w:t xml:space="preserve"> pipeline</w:t>
      </w:r>
      <w:bookmarkEnd w:id="114"/>
      <w:bookmarkEnd w:id="115"/>
    </w:p>
    <w:p w14:paraId="68F8BE52" w14:textId="4403E3DA" w:rsidR="006F7FE4" w:rsidRDefault="006F7FE4" w:rsidP="006F7FE4">
      <w:pPr>
        <w:pStyle w:val="berschrift3"/>
      </w:pPr>
      <w:bookmarkStart w:id="116" w:name="_Toc110000189"/>
      <w:r>
        <w:t>Integrated pipeline</w:t>
      </w:r>
      <w:bookmarkEnd w:id="116"/>
    </w:p>
    <w:p w14:paraId="6448EB40" w14:textId="5BFD54F7" w:rsidR="006F7FE4" w:rsidRPr="006F7FE4" w:rsidRDefault="005B5EE3" w:rsidP="006F7FE4">
      <w:r>
        <w:t>(Visualization of complete pipeline)</w:t>
      </w:r>
    </w:p>
    <w:p w14:paraId="7D0D4C9B" w14:textId="2572CCE6" w:rsidR="00296067" w:rsidRDefault="00296067" w:rsidP="00296067">
      <w:pPr>
        <w:pStyle w:val="berschrift1"/>
      </w:pPr>
      <w:bookmarkStart w:id="117" w:name="_Toc110000190"/>
      <w:r>
        <w:lastRenderedPageBreak/>
        <w:t>Evaluation</w:t>
      </w:r>
      <w:bookmarkEnd w:id="117"/>
    </w:p>
    <w:p w14:paraId="7128DE15" w14:textId="4CFFDC76" w:rsidR="00296067" w:rsidRPr="00296067" w:rsidRDefault="00296067" w:rsidP="00296067">
      <w:pPr>
        <w:pStyle w:val="berschrift1"/>
      </w:pPr>
      <w:bookmarkStart w:id="118" w:name="_Toc110000191"/>
      <w:r>
        <w:lastRenderedPageBreak/>
        <w:t>Conclusion</w:t>
      </w:r>
      <w:bookmarkEnd w:id="118"/>
    </w:p>
    <w:p w14:paraId="5282B445" w14:textId="0CDFB9CE" w:rsidR="0025063D" w:rsidRPr="00721A18" w:rsidRDefault="004150CB" w:rsidP="0025063D">
      <w:pPr>
        <w:pStyle w:val="berschrift2"/>
      </w:pPr>
      <w:bookmarkStart w:id="119" w:name="_Toc110000192"/>
      <w:r w:rsidRPr="00721A18">
        <w:t>Design Science Research</w:t>
      </w:r>
      <w:bookmarkEnd w:id="119"/>
    </w:p>
    <w:p w14:paraId="6E4F1E5E" w14:textId="0144D24E" w:rsidR="00D520F3" w:rsidRPr="00D520F3" w:rsidRDefault="005512C8" w:rsidP="00D520F3">
      <w:pPr>
        <w:pStyle w:val="berschrift2"/>
      </w:pPr>
      <w:bookmarkStart w:id="120" w:name="_Toc110000193"/>
      <w:r>
        <w:t>Outlook</w:t>
      </w:r>
      <w:bookmarkEnd w:id="120"/>
    </w:p>
    <w:p w14:paraId="5236F2B1" w14:textId="77777777" w:rsidR="0091617C" w:rsidRPr="0091617C" w:rsidRDefault="0091617C" w:rsidP="0091617C"/>
    <w:p w14:paraId="4AEB0C0B" w14:textId="5CE25819" w:rsidR="00284FA6" w:rsidRPr="00721A18" w:rsidRDefault="00383561">
      <w:pPr>
        <w:pStyle w:val="berschrift1"/>
      </w:pPr>
      <w:bookmarkStart w:id="121" w:name="_Toc110000194"/>
      <w:r w:rsidRPr="00721A18">
        <w:lastRenderedPageBreak/>
        <w:t>Outlook</w:t>
      </w:r>
      <w:bookmarkEnd w:id="121"/>
    </w:p>
    <w:p w14:paraId="4AEB0C10" w14:textId="77453B3D" w:rsidR="00284FA6" w:rsidRPr="00721A18" w:rsidRDefault="00383AD9">
      <w:pPr>
        <w:pStyle w:val="berschrift1"/>
        <w:numPr>
          <w:ilvl w:val="0"/>
          <w:numId w:val="0"/>
        </w:numPr>
      </w:pPr>
      <w:bookmarkStart w:id="122" w:name="_Toc110000195"/>
      <w:r>
        <w:lastRenderedPageBreak/>
        <w:t>Appendix</w:t>
      </w:r>
      <w:r w:rsidR="00C34D77">
        <w:t>:</w:t>
      </w:r>
      <w:bookmarkEnd w:id="122"/>
    </w:p>
    <w:p w14:paraId="4AEB0C12" w14:textId="515EA2E9" w:rsidR="00284FA6" w:rsidRDefault="00284FA6">
      <w:pPr>
        <w:pStyle w:val="berschrift2"/>
        <w:numPr>
          <w:ilvl w:val="0"/>
          <w:numId w:val="0"/>
        </w:numPr>
      </w:pPr>
      <w:bookmarkStart w:id="123" w:name="_Toc110000196"/>
      <w:r w:rsidRPr="00721A18">
        <w:t xml:space="preserve">A.1 </w:t>
      </w:r>
      <w:r w:rsidR="00BF40F4">
        <w:t>Figures</w:t>
      </w:r>
      <w:bookmarkEnd w:id="123"/>
    </w:p>
    <w:p w14:paraId="66263427" w14:textId="77777777" w:rsidR="00EB04DF" w:rsidRDefault="00BF40F4" w:rsidP="00EB04DF">
      <w:pPr>
        <w:keepNext/>
      </w:pPr>
      <w:r w:rsidRPr="00C34D77">
        <w:rPr>
          <w:noProof/>
        </w:rPr>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99405" cy="739775"/>
                    </a:xfrm>
                    <a:prstGeom prst="rect">
                      <a:avLst/>
                    </a:prstGeom>
                  </pic:spPr>
                </pic:pic>
              </a:graphicData>
            </a:graphic>
          </wp:inline>
        </w:drawing>
      </w:r>
    </w:p>
    <w:p w14:paraId="4E4DF315" w14:textId="1F463029"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0D6C06">
        <w:rPr>
          <w:noProof/>
        </w:rPr>
        <w:t>31</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124" w:name="_Toc110000197"/>
      <w:r w:rsidRPr="00721A18">
        <w:t xml:space="preserve">A.2 </w:t>
      </w:r>
      <w:r w:rsidR="001601F0">
        <w:t>Source Code</w:t>
      </w:r>
      <w:bookmarkEnd w:id="124"/>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41"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125" w:name="_Toc110000198"/>
      <w:r w:rsidRPr="00721A18">
        <w:lastRenderedPageBreak/>
        <w:t>Index</w:t>
      </w:r>
      <w:bookmarkEnd w:id="125"/>
    </w:p>
    <w:p w14:paraId="4AEB0C7C" w14:textId="77777777" w:rsidR="00824316" w:rsidRPr="00721A18" w:rsidRDefault="00284FA6">
      <w:pPr>
        <w:rPr>
          <w:noProof/>
        </w:rPr>
        <w:sectPr w:rsidR="00824316" w:rsidRPr="00721A18" w:rsidSect="001B402A">
          <w:headerReference w:type="default" r:id="rId42"/>
          <w:type w:val="continuous"/>
          <w:pgSz w:w="11906" w:h="16838" w:code="9"/>
          <w:pgMar w:top="1418" w:right="1418" w:bottom="1134" w:left="1985" w:header="720" w:footer="720" w:gutter="0"/>
          <w:cols w:space="720"/>
          <w:titlePg/>
          <w:docGrid w:linePitch="299"/>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76A17B05" w14:textId="77777777" w:rsidR="0008724C" w:rsidRDefault="00B32AE3" w:rsidP="0008724C">
          <w:pPr>
            <w:pStyle w:val="CitaviBibliographyHeading"/>
          </w:pPr>
          <w:r>
            <w:fldChar w:fldCharType="begin"/>
          </w:r>
          <w:r>
            <w:instrText>ADDIN CitaviBibliography</w:instrText>
          </w:r>
          <w:r>
            <w:fldChar w:fldCharType="separate"/>
          </w:r>
          <w:r w:rsidR="0008724C">
            <w:t>References</w:t>
          </w:r>
        </w:p>
        <w:p w14:paraId="744E407D" w14:textId="77777777" w:rsidR="0008724C" w:rsidRDefault="0008724C" w:rsidP="0008724C">
          <w:pPr>
            <w:pStyle w:val="CitaviBibliographyEntry"/>
          </w:pPr>
          <w:bookmarkStart w:id="126" w:name="_CTVL001bf7be05068d34d3d83f8ebfe6e564de7"/>
          <w:r>
            <w:t>Aggarwal, C. C. (2016).</w:t>
          </w:r>
          <w:bookmarkEnd w:id="126"/>
          <w:r>
            <w:t xml:space="preserve"> </w:t>
          </w:r>
          <w:r w:rsidRPr="0008724C">
            <w:rPr>
              <w:i/>
            </w:rPr>
            <w:t>Recommender Systems: The Textbook</w:t>
          </w:r>
          <w:r w:rsidRPr="0008724C">
            <w:t xml:space="preserve">. Cham: Springer International Publishing. </w:t>
          </w:r>
        </w:p>
        <w:p w14:paraId="152D7966" w14:textId="77777777" w:rsidR="0008724C" w:rsidRDefault="0008724C" w:rsidP="0008724C">
          <w:pPr>
            <w:pStyle w:val="CitaviBibliographyEntry"/>
          </w:pPr>
          <w:bookmarkStart w:id="127" w:name="_CTVL001ef9eb371e62945e8834e93cbf9af643e"/>
          <w:r>
            <w:t>Algorithmia.</w:t>
          </w:r>
          <w:bookmarkEnd w:id="127"/>
          <w:r>
            <w:t xml:space="preserve"> </w:t>
          </w:r>
          <w:r w:rsidRPr="0008724C">
            <w:rPr>
              <w:i/>
            </w:rPr>
            <w:t>2020 state of enterprise machine learning</w:t>
          </w:r>
          <w:r w:rsidRPr="0008724C">
            <w:t xml:space="preserve">. Retrieved from https://info.algorithmia.com/hubfs/2019/Whitepapers/The-State-of-Enterprise-ML-2020/Algorithmia_2020_State_of_Enterprise_ML.pdf </w:t>
          </w:r>
        </w:p>
        <w:p w14:paraId="21D4E4FA" w14:textId="77777777" w:rsidR="0008724C" w:rsidRDefault="0008724C" w:rsidP="0008724C">
          <w:pPr>
            <w:pStyle w:val="CitaviBibliographyEntry"/>
          </w:pPr>
          <w:bookmarkStart w:id="128" w:name="_CTVL001919eee7a1c16499caea3e4511e683d97"/>
          <w:r>
            <w:t>Alla, S., &amp; Adari, S. K. (2021).</w:t>
          </w:r>
          <w:bookmarkEnd w:id="128"/>
          <w:r>
            <w:t xml:space="preserve"> </w:t>
          </w:r>
          <w:r w:rsidRPr="0008724C">
            <w:rPr>
              <w:i/>
            </w:rPr>
            <w:t>Beginning MLOps with MLFlow</w:t>
          </w:r>
          <w:r w:rsidRPr="0008724C">
            <w:t xml:space="preserve">. Springer. </w:t>
          </w:r>
        </w:p>
        <w:p w14:paraId="41FEC809" w14:textId="77777777" w:rsidR="0008724C" w:rsidRDefault="0008724C" w:rsidP="0008724C">
          <w:pPr>
            <w:pStyle w:val="CitaviBibliographyEntry"/>
          </w:pPr>
          <w:bookmarkStart w:id="129" w:name="_CTVL001fd07bc3413044e978717eaf0067c54c7"/>
          <w:r>
            <w:t>Alyari, F., &amp; Jafari Navimipour, N. (2018). Recommender systems.</w:t>
          </w:r>
          <w:bookmarkEnd w:id="129"/>
          <w:r>
            <w:t xml:space="preserve"> </w:t>
          </w:r>
          <w:r w:rsidRPr="0008724C">
            <w:rPr>
              <w:i/>
            </w:rPr>
            <w:t>Kybernetes</w:t>
          </w:r>
          <w:r w:rsidRPr="0008724C">
            <w:t xml:space="preserve">, </w:t>
          </w:r>
          <w:r w:rsidRPr="0008724C">
            <w:rPr>
              <w:i/>
            </w:rPr>
            <w:t>47</w:t>
          </w:r>
          <w:r w:rsidRPr="0008724C">
            <w:t>(5), 985–1017. https://doi.org/10.1108/K-06-2017-0196</w:t>
          </w:r>
        </w:p>
        <w:p w14:paraId="7DACF512" w14:textId="77777777" w:rsidR="0008724C" w:rsidRDefault="0008724C" w:rsidP="0008724C">
          <w:pPr>
            <w:pStyle w:val="CitaviBibliographyEntry"/>
          </w:pPr>
          <w:bookmarkStart w:id="130" w:name="_CTVL001c80a14e85177455ba24180869b32b913"/>
          <w:r>
            <w:t>Apache Software Foundation (n.d.). Airflow. Retrieved from https://airflow.apache.org/</w:t>
          </w:r>
        </w:p>
        <w:p w14:paraId="621BDDEA" w14:textId="77777777" w:rsidR="0008724C" w:rsidRDefault="0008724C" w:rsidP="0008724C">
          <w:pPr>
            <w:pStyle w:val="CitaviBibliographyEntry"/>
          </w:pPr>
          <w:bookmarkStart w:id="131" w:name="_CTVL001fd47c7fdc1ee495ab5f08ee97bc58ac8"/>
          <w:bookmarkEnd w:id="130"/>
          <w:r>
            <w:t>Arrikto (n.d.). Arrikto Enterprise Kubeflow Documentation. Retrieved from https://docs.arrikto.com/</w:t>
          </w:r>
        </w:p>
        <w:p w14:paraId="0CB86581" w14:textId="77777777" w:rsidR="0008724C" w:rsidRDefault="0008724C" w:rsidP="0008724C">
          <w:pPr>
            <w:pStyle w:val="CitaviBibliographyEntry"/>
          </w:pPr>
          <w:bookmarkStart w:id="132" w:name="_CTVL001158273169e054b2daed4a28cb665123f"/>
          <w:bookmarkEnd w:id="131"/>
          <w:r>
            <w:t>Baena-Garcıa, M., Del Campo-Ávila, J., Fidalgo, R., Bifet, A., Gavalda, R., &amp; Morales-Bueno, R. (2006). Early drift detection method. In</w:t>
          </w:r>
          <w:bookmarkEnd w:id="132"/>
          <w:r>
            <w:t xml:space="preserve"> </w:t>
          </w:r>
          <w:r w:rsidRPr="0008724C">
            <w:rPr>
              <w:i/>
            </w:rPr>
            <w:t>Fourth international workshop on knowledge discovery from data streams</w:t>
          </w:r>
          <w:r w:rsidRPr="0008724C">
            <w:t>.</w:t>
          </w:r>
        </w:p>
        <w:p w14:paraId="07ECAFEF" w14:textId="77777777" w:rsidR="0008724C" w:rsidRDefault="0008724C" w:rsidP="0008724C">
          <w:pPr>
            <w:pStyle w:val="CitaviBibliographyEntry"/>
          </w:pPr>
          <w:bookmarkStart w:id="133" w:name="_CTVL001b684d2f5565d4f0aaf008928c14fa66d"/>
          <w:r>
            <w:t>Baker, T. (2019).</w:t>
          </w:r>
          <w:bookmarkEnd w:id="133"/>
          <w:r>
            <w:t xml:space="preserve"> </w:t>
          </w:r>
          <w:r w:rsidRPr="0008724C">
            <w:rPr>
              <w:i/>
            </w:rPr>
            <w:t>Smarter Humans. Smarter Machines.</w:t>
          </w:r>
          <w:r w:rsidRPr="0008724C">
            <w:t xml:space="preserve"> Retrieved from Refinitiv website: https://www.refinitiv.com/en/resources/special-report/refinitiv-2019-artificial-intelligence-machine-learning-global-study </w:t>
          </w:r>
        </w:p>
        <w:p w14:paraId="530A1A20" w14:textId="77777777" w:rsidR="0008724C" w:rsidRDefault="0008724C" w:rsidP="0008724C">
          <w:pPr>
            <w:pStyle w:val="CitaviBibliographyEntry"/>
          </w:pPr>
          <w:bookmarkStart w:id="134"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134"/>
          <w:r>
            <w:t xml:space="preserve"> </w:t>
          </w:r>
          <w:r w:rsidRPr="0008724C">
            <w:rPr>
              <w:i/>
            </w:rPr>
            <w:t xml:space="preserve">Proceedings of the 23rd ACM SIGKDD International Conference on Knowledge Discovery and Data Mining </w:t>
          </w:r>
          <w:r w:rsidRPr="0008724C">
            <w:t>(pp. 1387–1395). New York, NY, USA: ACM. https://doi.org/10.1145/3097983.3098021</w:t>
          </w:r>
        </w:p>
        <w:p w14:paraId="0E78D63B" w14:textId="77777777" w:rsidR="0008724C" w:rsidRDefault="0008724C" w:rsidP="0008724C">
          <w:pPr>
            <w:pStyle w:val="CitaviBibliographyEntry"/>
          </w:pPr>
          <w:bookmarkStart w:id="135" w:name="_CTVL001b47bf1972e3f414bbc935ff06fc7caec"/>
          <w:r>
            <w:t>Bennett, J., Lanning, S., &amp; others (2007). The netflix prize. In</w:t>
          </w:r>
          <w:bookmarkEnd w:id="135"/>
          <w:r>
            <w:t xml:space="preserve"> </w:t>
          </w:r>
          <w:r w:rsidRPr="0008724C">
            <w:rPr>
              <w:i/>
            </w:rPr>
            <w:t xml:space="preserve">Proceedings of KDD cup and workshop. </w:t>
          </w:r>
          <w:r w:rsidRPr="0008724C">
            <w:t>Symposium conducted at the meeting of Citeseer.</w:t>
          </w:r>
        </w:p>
        <w:p w14:paraId="3B758339" w14:textId="77777777" w:rsidR="0008724C" w:rsidRDefault="0008724C" w:rsidP="0008724C">
          <w:pPr>
            <w:pStyle w:val="CitaviBibliographyEntry"/>
          </w:pPr>
          <w:bookmarkStart w:id="136" w:name="_CTVL001c1e2e2b70b224eeea8b4f4e4a16d5d0e"/>
          <w:r>
            <w:t>Blondel, M., Fujino, A., Ueda, N., &amp; Ishihata, M. (2016, July 25).</w:t>
          </w:r>
          <w:bookmarkEnd w:id="136"/>
          <w:r>
            <w:t xml:space="preserve"> </w:t>
          </w:r>
          <w:r w:rsidRPr="0008724C">
            <w:rPr>
              <w:i/>
            </w:rPr>
            <w:t>Higher-Order Factorization Machines</w:t>
          </w:r>
          <w:r w:rsidRPr="0008724C">
            <w:t xml:space="preserve">. Retrieved from http://arxiv.org/pdf/1607.07195v2 </w:t>
          </w:r>
        </w:p>
        <w:p w14:paraId="188D04BA" w14:textId="77777777" w:rsidR="0008724C" w:rsidRDefault="0008724C" w:rsidP="0008724C">
          <w:pPr>
            <w:pStyle w:val="CitaviBibliographyEntry"/>
          </w:pPr>
          <w:bookmarkStart w:id="137" w:name="_CTVL001a9002594473d43069e6dda4150413420"/>
          <w:r>
            <w:t>Blondel, M., Ishihata, M., Fujino, A., &amp; Ueda, N. (2016, July 29).</w:t>
          </w:r>
          <w:bookmarkEnd w:id="137"/>
          <w:r>
            <w:t xml:space="preserve"> </w:t>
          </w:r>
          <w:r w:rsidRPr="0008724C">
            <w:rPr>
              <w:i/>
            </w:rPr>
            <w:t>Polynomial Networks and Factorization Machines: New Insights and Efficient Training Algorithms</w:t>
          </w:r>
          <w:r w:rsidRPr="0008724C">
            <w:t xml:space="preserve">. Retrieved from http://arxiv.org/pdf/1607.08810v1 </w:t>
          </w:r>
        </w:p>
        <w:p w14:paraId="0EA029E5" w14:textId="77777777" w:rsidR="0008724C" w:rsidRDefault="0008724C" w:rsidP="0008724C">
          <w:pPr>
            <w:pStyle w:val="CitaviBibliographyEntry"/>
          </w:pPr>
          <w:bookmarkStart w:id="138" w:name="_CTVL001fbc9ffd86716462b83884eb5f60782e7"/>
          <w:r>
            <w:t>Cai, L., &amp; Zhu, Y. (2015). The Challenges of Data Quality and Data Quality Assessment in the Big Data Era.</w:t>
          </w:r>
          <w:bookmarkEnd w:id="138"/>
          <w:r>
            <w:t xml:space="preserve"> </w:t>
          </w:r>
          <w:r w:rsidRPr="0008724C">
            <w:rPr>
              <w:i/>
            </w:rPr>
            <w:t>Data Science Journal</w:t>
          </w:r>
          <w:r w:rsidRPr="0008724C">
            <w:t xml:space="preserve">, </w:t>
          </w:r>
          <w:r w:rsidRPr="0008724C">
            <w:rPr>
              <w:i/>
            </w:rPr>
            <w:t>14</w:t>
          </w:r>
          <w:r w:rsidRPr="0008724C">
            <w:t>(0), 2. https://doi.org/10.5334/dsj-2015-002</w:t>
          </w:r>
        </w:p>
        <w:p w14:paraId="7950B72D" w14:textId="77777777" w:rsidR="0008724C" w:rsidRDefault="0008724C" w:rsidP="0008724C">
          <w:pPr>
            <w:pStyle w:val="CitaviBibliographyEntry"/>
          </w:pPr>
          <w:bookmarkStart w:id="139" w:name="_CTVL0012e1b3234f86f45b88caca3262c856813"/>
          <w:r>
            <w:t>Charniak, E. (2019).</w:t>
          </w:r>
          <w:bookmarkEnd w:id="139"/>
          <w:r>
            <w:t xml:space="preserve"> </w:t>
          </w:r>
          <w:r w:rsidRPr="0008724C">
            <w:rPr>
              <w:i/>
            </w:rPr>
            <w:t>Introduction to Deep Learning</w:t>
          </w:r>
          <w:r w:rsidRPr="0008724C">
            <w:t xml:space="preserve">. The MIT Press. </w:t>
          </w:r>
        </w:p>
        <w:p w14:paraId="0C14E851" w14:textId="77777777" w:rsidR="0008724C" w:rsidRDefault="0008724C" w:rsidP="0008724C">
          <w:pPr>
            <w:pStyle w:val="CitaviBibliographyEntry"/>
          </w:pPr>
          <w:bookmarkStart w:id="140" w:name="_CTVL0019744b604bd6f4aab8cfb22955c063b01"/>
          <w:r>
            <w:t>Choy, G., Khalilzadeh, O., Michalski, M., Do, S., Samir, A. E., Pianykh, O. S., . . . Dreyer, K. J. (2018). Current Applications and Future Impact of Machine Learning in Radiology.</w:t>
          </w:r>
          <w:bookmarkEnd w:id="140"/>
          <w:r>
            <w:t xml:space="preserve"> </w:t>
          </w:r>
          <w:r w:rsidRPr="0008724C">
            <w:rPr>
              <w:i/>
            </w:rPr>
            <w:t>Radiology</w:t>
          </w:r>
          <w:r w:rsidRPr="0008724C">
            <w:t xml:space="preserve">, </w:t>
          </w:r>
          <w:r w:rsidRPr="0008724C">
            <w:rPr>
              <w:i/>
            </w:rPr>
            <w:t>288</w:t>
          </w:r>
          <w:r w:rsidRPr="0008724C">
            <w:t>(2), 318–328. https://doi.org/10.1148/radiol.2018171820</w:t>
          </w:r>
        </w:p>
        <w:p w14:paraId="0B926E92" w14:textId="77777777" w:rsidR="0008724C" w:rsidRDefault="0008724C" w:rsidP="0008724C">
          <w:pPr>
            <w:pStyle w:val="CitaviBibliographyEntry"/>
          </w:pPr>
          <w:bookmarkStart w:id="141" w:name="_CTVL00197902646bc564eaaa19ebaba329abb2e"/>
          <w:r>
            <w:lastRenderedPageBreak/>
            <w:t>Chui, M., Hall, B., Singla, A., &amp; Sukharevsky, A. (2021, December 8).</w:t>
          </w:r>
          <w:bookmarkEnd w:id="141"/>
          <w:r>
            <w:t xml:space="preserve"> </w:t>
          </w:r>
          <w:r w:rsidRPr="0008724C">
            <w:rPr>
              <w:i/>
            </w:rPr>
            <w:t>The state of AI in 2021</w:t>
          </w:r>
          <w:r w:rsidRPr="0008724C">
            <w:t xml:space="preserve">. Retrieved from McKinsey website: https://www.mckinsey.com/business-functions/quantumblack/our-insights/global-survey-the-state-of-ai-in-2021 </w:t>
          </w:r>
        </w:p>
        <w:p w14:paraId="5CD86C84" w14:textId="77777777" w:rsidR="0008724C" w:rsidRDefault="0008724C" w:rsidP="0008724C">
          <w:pPr>
            <w:pStyle w:val="CitaviBibliographyEntry"/>
          </w:pPr>
          <w:bookmarkStart w:id="142" w:name="_CTVL00149778e4f4dd14bdcaf583e52ef68d592"/>
          <w:r>
            <w:t>Columbus, L. (2017, July 9). McKinsey's State Of Machine Learning And AI, 2017.</w:t>
          </w:r>
          <w:bookmarkEnd w:id="142"/>
          <w:r>
            <w:t xml:space="preserve"> </w:t>
          </w:r>
          <w:r w:rsidRPr="0008724C">
            <w:rPr>
              <w:i/>
            </w:rPr>
            <w:t>Forbes</w:t>
          </w:r>
          <w:r w:rsidRPr="0008724C">
            <w:t>. Retrieved from https://www.forbes.com/sites/louiscolumbus/2017/07/09/mckinseys-state-of-machine-learning-and-ai-2017/?sh=63414b1b75b6</w:t>
          </w:r>
        </w:p>
        <w:p w14:paraId="7AE5384A" w14:textId="77777777" w:rsidR="0008724C" w:rsidRDefault="0008724C" w:rsidP="0008724C">
          <w:pPr>
            <w:pStyle w:val="CitaviBibliographyEntry"/>
          </w:pPr>
          <w:bookmarkStart w:id="143" w:name="_CTVL001c55ccbf27da94b1286e464e0afcaef5b"/>
          <w:r>
            <w:t>Covington, P., Adams, J., &amp; Sargin, E. (2016). Deep Neural Networks for YouTube Recommendations. In S. Sen, W. Geyer, J. Freyne, &amp; P. Castells (Eds.),</w:t>
          </w:r>
          <w:bookmarkEnd w:id="143"/>
          <w:r>
            <w:t xml:space="preserve"> </w:t>
          </w:r>
          <w:r w:rsidRPr="0008724C">
            <w:rPr>
              <w:i/>
            </w:rPr>
            <w:t xml:space="preserve">Proceedings of the 10th ACM Conference on Recommender Systems </w:t>
          </w:r>
          <w:r w:rsidRPr="0008724C">
            <w:t>(pp. 191–198). New York, NY, USA: ACM. https://doi.org/10.1145/2959100.2959190</w:t>
          </w:r>
        </w:p>
        <w:p w14:paraId="2A811DEA" w14:textId="77777777" w:rsidR="0008724C" w:rsidRDefault="0008724C" w:rsidP="0008724C">
          <w:pPr>
            <w:pStyle w:val="CitaviBibliographyEntry"/>
          </w:pPr>
          <w:bookmarkStart w:id="144" w:name="_CTVL00150b0f86621224fbdba5efdb4653f2f67"/>
          <w:r>
            <w:t>Crowe, R. (2019). Why do I need metadata? (TensorFlow Extended). Retrieved from https://www.youtube.com/watch?v=cc1-eocgm1E</w:t>
          </w:r>
        </w:p>
        <w:p w14:paraId="2F7E5B4B" w14:textId="77777777" w:rsidR="0008724C" w:rsidRDefault="0008724C" w:rsidP="0008724C">
          <w:pPr>
            <w:pStyle w:val="CitaviBibliographyEntry"/>
          </w:pPr>
          <w:bookmarkStart w:id="145" w:name="_CTVL001fb97b694f03d42c9a36caf595751ceb9"/>
          <w:bookmarkEnd w:id="144"/>
          <w:r>
            <w:t>Cunningham, W. (1993). The WyCash portfolio management system.</w:t>
          </w:r>
          <w:bookmarkEnd w:id="145"/>
          <w:r>
            <w:t xml:space="preserve"> </w:t>
          </w:r>
          <w:r w:rsidRPr="0008724C">
            <w:rPr>
              <w:i/>
            </w:rPr>
            <w:t>ACM SIGPLAN OOPS Messenger</w:t>
          </w:r>
          <w:r w:rsidRPr="0008724C">
            <w:t xml:space="preserve">, </w:t>
          </w:r>
          <w:r w:rsidRPr="0008724C">
            <w:rPr>
              <w:i/>
            </w:rPr>
            <w:t>4</w:t>
          </w:r>
          <w:r w:rsidRPr="0008724C">
            <w:t>(2), 29–30. https://doi.org/10.1145/157710.157715</w:t>
          </w:r>
        </w:p>
        <w:p w14:paraId="0C22EEBF" w14:textId="77777777" w:rsidR="0008724C" w:rsidRDefault="0008724C" w:rsidP="0008724C">
          <w:pPr>
            <w:pStyle w:val="CitaviBibliographyEntry"/>
          </w:pPr>
          <w:bookmarkStart w:id="146" w:name="_CTVL001710c1204a13d463e8e62fbb832370a37"/>
          <w:r>
            <w:t>Dacrema, M. F., Boglio, S., Cremonesi, P., &amp; Jannach, D. (2021). A Troubling Analysis of Reproducibility and Progress in Recommender Systems Research.</w:t>
          </w:r>
          <w:bookmarkEnd w:id="146"/>
          <w:r>
            <w:t xml:space="preserve"> </w:t>
          </w:r>
          <w:r w:rsidRPr="0008724C">
            <w:rPr>
              <w:i/>
            </w:rPr>
            <w:t>ACM Transactions on Information Systems</w:t>
          </w:r>
          <w:r w:rsidRPr="0008724C">
            <w:t xml:space="preserve">, </w:t>
          </w:r>
          <w:r w:rsidRPr="0008724C">
            <w:rPr>
              <w:i/>
            </w:rPr>
            <w:t>39</w:t>
          </w:r>
          <w:r w:rsidRPr="0008724C">
            <w:t>(2), 1–49. https://doi.org/10.1145/3434185</w:t>
          </w:r>
        </w:p>
        <w:p w14:paraId="2B0427DE" w14:textId="77777777" w:rsidR="0008724C" w:rsidRDefault="0008724C" w:rsidP="0008724C">
          <w:pPr>
            <w:pStyle w:val="CitaviBibliographyEntry"/>
          </w:pPr>
          <w:bookmarkStart w:id="147" w:name="_CTVL001830c1a9ca9254f63871238fb355a70ed"/>
          <w:r>
            <w:t>Databricks (2018). MLflow Documentation. Retrieved from https://mlflow.org/docs/latest/index.html</w:t>
          </w:r>
        </w:p>
        <w:p w14:paraId="7C20CA84" w14:textId="77777777" w:rsidR="0008724C" w:rsidRDefault="0008724C" w:rsidP="0008724C">
          <w:pPr>
            <w:pStyle w:val="CitaviBibliographyEntry"/>
          </w:pPr>
          <w:bookmarkStart w:id="148" w:name="_CTVL00179925f646bbf4c4bba88881ae61c4bc5"/>
          <w:bookmarkEnd w:id="147"/>
          <w:r>
            <w:t>Denis Baylor, Kevin Haas, Konstantinos Katsiapis, Sammy Leong, Rose Liu, Clemens Menwald, . . . Martin Zinkevich (2019). Continuous Training for Production ML in the TensorFlow Extended (TFX) Platform. In</w:t>
          </w:r>
          <w:bookmarkEnd w:id="148"/>
          <w:r>
            <w:t xml:space="preserve"> </w:t>
          </w:r>
          <w:r w:rsidRPr="0008724C">
            <w:rPr>
              <w:i/>
            </w:rPr>
            <w:t xml:space="preserve">2019 USENIX Conference on Operational Machine Learning (OpML 19) </w:t>
          </w:r>
          <w:r w:rsidRPr="0008724C">
            <w:t>(pp. 51–53). Santa Clara, CA: USENIX Association. Retrieved from https://www.usenix.org/conference/opml19/presentation/baylor</w:t>
          </w:r>
        </w:p>
        <w:p w14:paraId="11911BC1" w14:textId="77777777" w:rsidR="0008724C" w:rsidRDefault="0008724C" w:rsidP="0008724C">
          <w:pPr>
            <w:pStyle w:val="CitaviBibliographyEntry"/>
          </w:pPr>
          <w:bookmarkStart w:id="149" w:name="_CTVL00178bde63258fc4478a84dc315104cb344"/>
          <w:r>
            <w:t>Deo, N. (2019).</w:t>
          </w:r>
          <w:bookmarkEnd w:id="149"/>
          <w:r>
            <w:t xml:space="preserve"> </w:t>
          </w:r>
          <w:r w:rsidRPr="0008724C">
            <w:rPr>
              <w:i/>
            </w:rPr>
            <w:t>Graph theory: With applications to engineering &amp; computer science</w:t>
          </w:r>
          <w:r w:rsidRPr="0008724C">
            <w:t xml:space="preserve">. </w:t>
          </w:r>
          <w:r w:rsidRPr="0008724C">
            <w:rPr>
              <w:i/>
            </w:rPr>
            <w:t>Dover books on mathematics</w:t>
          </w:r>
          <w:r w:rsidRPr="0008724C">
            <w:t xml:space="preserve">. Mineola, NY: Dover Publications. </w:t>
          </w:r>
        </w:p>
        <w:p w14:paraId="5376DB6A" w14:textId="77777777" w:rsidR="0008724C" w:rsidRDefault="0008724C" w:rsidP="0008724C">
          <w:pPr>
            <w:pStyle w:val="CitaviBibliographyEntry"/>
          </w:pPr>
          <w:bookmarkStart w:id="150" w:name="_CTVL001e10d663035094d0dabe93aea4a76aa1d"/>
          <w:r>
            <w:t>Feng Gu, Zhang, G., Jie Lu, &amp; Chin-Teng Lin (2016). Concept drift detection based on equal density estimation. In</w:t>
          </w:r>
          <w:bookmarkEnd w:id="150"/>
          <w:r>
            <w:t xml:space="preserve"> </w:t>
          </w:r>
          <w:r w:rsidRPr="0008724C">
            <w:rPr>
              <w:i/>
            </w:rPr>
            <w:t>2016 International Joint Conference on Neural Networks (IJCNN)</w:t>
          </w:r>
          <w:r w:rsidRPr="0008724C">
            <w:t>.</w:t>
          </w:r>
        </w:p>
        <w:p w14:paraId="7D7623B8" w14:textId="77777777" w:rsidR="0008724C" w:rsidRDefault="0008724C" w:rsidP="0008724C">
          <w:pPr>
            <w:pStyle w:val="CitaviBibliographyEntry"/>
          </w:pPr>
          <w:bookmarkStart w:id="151" w:name="_CTVL0018cc7b0b1d1c040be8955aa26dfb58238"/>
          <w:r>
            <w:t>Fernández-Tobias, I., Cantador, I., Kaminskas, M., &amp; Ricci, F. (2012). Cross-domain recommender systems: A survey of the state of the art. In</w:t>
          </w:r>
          <w:bookmarkEnd w:id="151"/>
          <w:r>
            <w:t xml:space="preserve"> </w:t>
          </w:r>
          <w:r w:rsidRPr="0008724C">
            <w:rPr>
              <w:i/>
            </w:rPr>
            <w:t xml:space="preserve">Spanish conference on information retrieval. </w:t>
          </w:r>
          <w:r w:rsidRPr="0008724C">
            <w:t>Symposium conducted at the meeting of sn.</w:t>
          </w:r>
        </w:p>
        <w:p w14:paraId="27762BBF" w14:textId="77777777" w:rsidR="0008724C" w:rsidRDefault="0008724C" w:rsidP="0008724C">
          <w:pPr>
            <w:pStyle w:val="CitaviBibliographyEntry"/>
          </w:pPr>
          <w:bookmarkStart w:id="152" w:name="_CTVL00178465058005b469e9e9c92c9b56f4926"/>
          <w:r>
            <w:t>Fleder, D. M., &amp; Hosanagar, K. (2007). Recommender systems and their impact on sales diversity. In J. MacKie-Mason, D. Parkes, &amp; P. Resnick (Eds.),</w:t>
          </w:r>
          <w:bookmarkEnd w:id="152"/>
          <w:r>
            <w:t xml:space="preserve"> </w:t>
          </w:r>
          <w:r w:rsidRPr="0008724C">
            <w:rPr>
              <w:i/>
            </w:rPr>
            <w:t xml:space="preserve">Proceedings of the 8th ACM conference on Electronic commerce - EC '07 </w:t>
          </w:r>
          <w:r w:rsidRPr="0008724C">
            <w:t>(p. 192). New York, New York, USA: ACM Press. https://doi.org/10.1145/1250910.1250939</w:t>
          </w:r>
        </w:p>
        <w:p w14:paraId="74CFF960" w14:textId="77777777" w:rsidR="0008724C" w:rsidRDefault="0008724C" w:rsidP="0008724C">
          <w:pPr>
            <w:pStyle w:val="CitaviBibliographyEntry"/>
          </w:pPr>
          <w:bookmarkStart w:id="153" w:name="_CTVL001763ac34e606e4d8c8770aa0a38822775"/>
          <w:r>
            <w:t>Fowler, M. (2019).</w:t>
          </w:r>
          <w:bookmarkEnd w:id="153"/>
          <w:r>
            <w:t xml:space="preserve"> </w:t>
          </w:r>
          <w:r w:rsidRPr="0008724C">
            <w:rPr>
              <w:i/>
            </w:rPr>
            <w:t xml:space="preserve">Refactoring: Improving the design of existing code </w:t>
          </w:r>
          <w:r w:rsidRPr="0008724C">
            <w:t xml:space="preserve">(Second edition). </w:t>
          </w:r>
          <w:r w:rsidRPr="0008724C">
            <w:rPr>
              <w:i/>
            </w:rPr>
            <w:t>Addison-Wesley signature series</w:t>
          </w:r>
          <w:r w:rsidRPr="0008724C">
            <w:t xml:space="preserve">. Boston: Addison-Wesley. </w:t>
          </w:r>
        </w:p>
        <w:p w14:paraId="298E7AF6" w14:textId="77777777" w:rsidR="0008724C" w:rsidRDefault="0008724C" w:rsidP="0008724C">
          <w:pPr>
            <w:pStyle w:val="CitaviBibliographyEntry"/>
          </w:pPr>
          <w:bookmarkStart w:id="154" w:name="_CTVL001b0fb2471a881445c8dc036c62001ecb9"/>
          <w:r>
            <w:lastRenderedPageBreak/>
            <w:t>Gama, J. [João], Medas, P., Castillo, G., &amp; Rodrigues, P. (2004). Learning with Drift Detection. In D. Hutchison, T. Kanade, J. Kittler, J. M. Kleinberg, F. Mattern, J. C. Mitchell, . . . S. Labidi (Eds.),</w:t>
          </w:r>
          <w:bookmarkEnd w:id="154"/>
          <w:r>
            <w:t xml:space="preserve"> </w:t>
          </w:r>
          <w:r w:rsidRPr="0008724C">
            <w:rPr>
              <w:i/>
            </w:rPr>
            <w:t xml:space="preserve">Lecture Notes in Computer Science. Advances in Artificial Intelligence – SBIA 2004 </w:t>
          </w:r>
          <w:r w:rsidRPr="0008724C">
            <w:t>(Vol. 3171, pp. 286–295). Berlin, Heidelberg: Springer Berlin Heidelberg. https://doi.org/10.1007/978-3-540-28645-5_29</w:t>
          </w:r>
        </w:p>
        <w:p w14:paraId="2A6F7124" w14:textId="77777777" w:rsidR="0008724C" w:rsidRDefault="0008724C" w:rsidP="0008724C">
          <w:pPr>
            <w:pStyle w:val="CitaviBibliographyEntry"/>
          </w:pPr>
          <w:bookmarkStart w:id="155" w:name="_CTVL001d690626a0d1d4171a217966ba82f96eb"/>
          <w:r>
            <w:t>Gama, J. [João], Žliobaitė, I., Bifet, A., Pechenizkiy, M., &amp; Bouchachia, A. (2014). A survey on concept drift adaptation.</w:t>
          </w:r>
          <w:bookmarkEnd w:id="155"/>
          <w:r>
            <w:t xml:space="preserve"> </w:t>
          </w:r>
          <w:r w:rsidRPr="0008724C">
            <w:rPr>
              <w:i/>
            </w:rPr>
            <w:t>ACM Computing Surveys</w:t>
          </w:r>
          <w:r w:rsidRPr="0008724C">
            <w:t xml:space="preserve">, </w:t>
          </w:r>
          <w:r w:rsidRPr="0008724C">
            <w:rPr>
              <w:i/>
            </w:rPr>
            <w:t>46</w:t>
          </w:r>
          <w:r w:rsidRPr="0008724C">
            <w:t>(4), 1–37. https://doi.org/10.1145/2523813</w:t>
          </w:r>
        </w:p>
        <w:p w14:paraId="04306D87" w14:textId="77777777" w:rsidR="0008724C" w:rsidRDefault="0008724C" w:rsidP="0008724C">
          <w:pPr>
            <w:pStyle w:val="CitaviBibliographyEntry"/>
          </w:pPr>
          <w:bookmarkStart w:id="156" w:name="_CTVL001c3b9079eba754490bd2aaf2143422945"/>
          <w:r>
            <w:t>Garousi, V., Petersen, K., &amp; Ozkan, B. (2016). Challenges and best practices in industry-academia collaborations in software engineering: A systematic literature review.</w:t>
          </w:r>
          <w:bookmarkEnd w:id="156"/>
          <w:r>
            <w:t xml:space="preserve"> </w:t>
          </w:r>
          <w:r w:rsidRPr="0008724C">
            <w:rPr>
              <w:i/>
            </w:rPr>
            <w:t>Information and Software Technology</w:t>
          </w:r>
          <w:r w:rsidRPr="0008724C">
            <w:t xml:space="preserve">, </w:t>
          </w:r>
          <w:r w:rsidRPr="0008724C">
            <w:rPr>
              <w:i/>
            </w:rPr>
            <w:t>79</w:t>
          </w:r>
          <w:r w:rsidRPr="0008724C">
            <w:t>, 106–127. https://doi.org/10.1016/j.infsof.2016.07.006</w:t>
          </w:r>
        </w:p>
        <w:p w14:paraId="141E51C3" w14:textId="77777777" w:rsidR="0008724C" w:rsidRDefault="0008724C" w:rsidP="0008724C">
          <w:pPr>
            <w:pStyle w:val="CitaviBibliographyEntry"/>
          </w:pPr>
          <w:bookmarkStart w:id="157" w:name="_CTVL0018d4fed8a98654daeb3548ca922cf243c"/>
          <w:r>
            <w:t>GOODFELLOW, I., BENGIO, Y., &amp; COURVILLE, A. (2016).</w:t>
          </w:r>
          <w:bookmarkEnd w:id="157"/>
          <w:r>
            <w:t xml:space="preserve"> </w:t>
          </w:r>
          <w:r w:rsidRPr="0008724C">
            <w:rPr>
              <w:i/>
            </w:rPr>
            <w:t>Deep learning</w:t>
          </w:r>
          <w:r w:rsidRPr="0008724C">
            <w:t xml:space="preserve">. </w:t>
          </w:r>
          <w:r w:rsidRPr="0008724C">
            <w:rPr>
              <w:i/>
            </w:rPr>
            <w:t>Adaptive computation and machine learning series</w:t>
          </w:r>
          <w:r w:rsidRPr="0008724C">
            <w:t xml:space="preserve">. Cambridge, Massachusetts, London: MIT Press. </w:t>
          </w:r>
        </w:p>
        <w:p w14:paraId="0E16AB45" w14:textId="77777777" w:rsidR="0008724C" w:rsidRDefault="0008724C" w:rsidP="0008724C">
          <w:pPr>
            <w:pStyle w:val="CitaviBibliographyEntry"/>
          </w:pPr>
          <w:bookmarkStart w:id="158" w:name="_CTVL0011990eb52702640a18329744adeb86831"/>
          <w:r>
            <w:t>Google LLC. TFRS Releases. Retrieved from https://github.com/tensorflow/recommenders/releases?page=2</w:t>
          </w:r>
        </w:p>
        <w:p w14:paraId="3B2B48DE" w14:textId="77777777" w:rsidR="0008724C" w:rsidRDefault="0008724C" w:rsidP="0008724C">
          <w:pPr>
            <w:pStyle w:val="CitaviBibliographyEntry"/>
          </w:pPr>
          <w:bookmarkStart w:id="159" w:name="_CTVL001a3fedc94349543e1aabaee1c8b8fb527"/>
          <w:bookmarkEnd w:id="158"/>
          <w:r>
            <w:t>Google LLC. TFX Releases. Retrieved from https://github.com/tensorflow/tfx/releases?page=8</w:t>
          </w:r>
        </w:p>
        <w:p w14:paraId="0CB45345" w14:textId="77777777" w:rsidR="0008724C" w:rsidRDefault="0008724C" w:rsidP="0008724C">
          <w:pPr>
            <w:pStyle w:val="CitaviBibliographyEntry"/>
          </w:pPr>
          <w:bookmarkStart w:id="160" w:name="_CTVL00153595849bbbb4ea78a8943ce924df1e3"/>
          <w:bookmarkEnd w:id="159"/>
          <w:r>
            <w:t>Google LLC (2019a). TFX: TensorFlow Extended (TFX) is an end-to-end platform for deploying production ML pipelines. Retrieved from https://www.tensorflow.org/tfx</w:t>
          </w:r>
        </w:p>
        <w:p w14:paraId="103BE11D" w14:textId="77777777" w:rsidR="0008724C" w:rsidRDefault="0008724C" w:rsidP="0008724C">
          <w:pPr>
            <w:pStyle w:val="CitaviBibliographyEntry"/>
          </w:pPr>
          <w:bookmarkStart w:id="161" w:name="_CTVL001d3cdcd950e2a49329c21cbd53479d962"/>
          <w:bookmarkEnd w:id="160"/>
          <w:r>
            <w:t>Google LLC (2019b). The TFX User Guide. Retrieved from https://www.tensorflow.org/tfx/guide</w:t>
          </w:r>
        </w:p>
        <w:p w14:paraId="1217BDA7" w14:textId="77777777" w:rsidR="0008724C" w:rsidRDefault="0008724C" w:rsidP="0008724C">
          <w:pPr>
            <w:pStyle w:val="CitaviBibliographyEntry"/>
          </w:pPr>
          <w:bookmarkStart w:id="162" w:name="_CTVL001d2f8e608cbb643dd8ea8382e0466bfcb"/>
          <w:bookmarkEnd w:id="161"/>
          <w:r>
            <w:t>Google LLC (2020a). MLOps: Continuous delivery and automation pipelines in machine learning.</w:t>
          </w:r>
        </w:p>
        <w:p w14:paraId="38E720FD" w14:textId="77777777" w:rsidR="0008724C" w:rsidRDefault="0008724C" w:rsidP="0008724C">
          <w:pPr>
            <w:pStyle w:val="CitaviBibliographyEntry"/>
          </w:pPr>
          <w:bookmarkStart w:id="163" w:name="_CTVL0010c5fefc6e3a049d0a273fe3903075504"/>
          <w:bookmarkEnd w:id="162"/>
          <w:r>
            <w:t>Google LLC (2020b). Retrieval. Retrieved from https://developers.google.com/machine-learning/recommendation/dnn/retrieval</w:t>
          </w:r>
        </w:p>
        <w:p w14:paraId="71D498E0" w14:textId="77777777" w:rsidR="0008724C" w:rsidRDefault="0008724C" w:rsidP="0008724C">
          <w:pPr>
            <w:pStyle w:val="CitaviBibliographyEntry"/>
          </w:pPr>
          <w:bookmarkStart w:id="164" w:name="_CTVL001694dd77899d64e07981f6b154f32e0a2"/>
          <w:bookmarkEnd w:id="163"/>
          <w:r>
            <w:t>Google LLC (2020c, February 11). Scoring. Retrieved from https://developers.google.com/machine-learning/recommendation/dnn/scoring</w:t>
          </w:r>
        </w:p>
        <w:p w14:paraId="2A5A143A" w14:textId="77777777" w:rsidR="0008724C" w:rsidRDefault="0008724C" w:rsidP="0008724C">
          <w:pPr>
            <w:pStyle w:val="CitaviBibliographyEntry"/>
          </w:pPr>
          <w:bookmarkStart w:id="165" w:name="_CTVL001881c7646beae441ba2aedcf0fc087258"/>
          <w:bookmarkEnd w:id="164"/>
          <w:r>
            <w:t>Google LLC (2021). Collaborative Filtering. Retrieved from https://developers.google.com/machine-learning/recommendation/collaborative/basics</w:t>
          </w:r>
        </w:p>
        <w:p w14:paraId="03508930" w14:textId="77777777" w:rsidR="0008724C" w:rsidRDefault="0008724C" w:rsidP="0008724C">
          <w:pPr>
            <w:pStyle w:val="CitaviBibliographyEntry"/>
          </w:pPr>
          <w:bookmarkStart w:id="166" w:name="_CTVL00166b3fcf554834f10a86ad93e3792bcdc"/>
          <w:bookmarkEnd w:id="165"/>
          <w:r>
            <w:t>Google LLC (2022). Using TensorFlow Recommenders with TFX. Retrieved from https://www.tensorflow.org/recommenders/examples/ranking_tfx</w:t>
          </w:r>
        </w:p>
        <w:p w14:paraId="099ECD70" w14:textId="77777777" w:rsidR="0008724C" w:rsidRDefault="0008724C" w:rsidP="0008724C">
          <w:pPr>
            <w:pStyle w:val="CitaviBibliographyEntry"/>
          </w:pPr>
          <w:bookmarkStart w:id="167" w:name="_CTVL001ee58a99f79544237b9479ca65c2aa2ea"/>
          <w:bookmarkEnd w:id="166"/>
          <w:r>
            <w:t>Greenberg, D., Taylor, C., Ivchenko, D., Liu, X., &amp; Sudarshan, A. (2022). Introducing TorchRec, a library for modern production recommendation systems. Retrieved from https://pytorch.org/blog/introducing-torchrec/</w:t>
          </w:r>
        </w:p>
        <w:p w14:paraId="2335DD2D" w14:textId="77777777" w:rsidR="0008724C" w:rsidRDefault="0008724C" w:rsidP="0008724C">
          <w:pPr>
            <w:pStyle w:val="CitaviBibliographyEntry"/>
          </w:pPr>
          <w:bookmarkStart w:id="168" w:name="_CTVL001f2155f36e9a14ae9b7128f794429b9c9"/>
          <w:bookmarkEnd w:id="167"/>
          <w:r>
            <w:lastRenderedPageBreak/>
            <w:t>GroupLens (n.d.). Index of /datasets/movielens. Retrieved from https://files.grouplens.org/datasets/movielens/</w:t>
          </w:r>
        </w:p>
        <w:p w14:paraId="617DC2EC" w14:textId="77777777" w:rsidR="0008724C" w:rsidRDefault="0008724C" w:rsidP="0008724C">
          <w:pPr>
            <w:pStyle w:val="CitaviBibliographyEntry"/>
          </w:pPr>
          <w:bookmarkStart w:id="169" w:name="_CTVL001f1232ab5da244beab53e817bc0746eef"/>
          <w:bookmarkEnd w:id="168"/>
          <w:r>
            <w:t>Gurney, K. (2014).</w:t>
          </w:r>
          <w:bookmarkEnd w:id="169"/>
          <w:r>
            <w:t xml:space="preserve"> </w:t>
          </w:r>
          <w:r w:rsidRPr="0008724C">
            <w:rPr>
              <w:i/>
            </w:rPr>
            <w:t>An Introduction to Neural Networks</w:t>
          </w:r>
          <w:r w:rsidRPr="0008724C">
            <w:t xml:space="preserve">. Hoboken: CRC Press. </w:t>
          </w:r>
        </w:p>
        <w:p w14:paraId="647430A2" w14:textId="77777777" w:rsidR="0008724C" w:rsidRDefault="0008724C" w:rsidP="0008724C">
          <w:pPr>
            <w:pStyle w:val="CitaviBibliographyEntry"/>
          </w:pPr>
          <w:bookmarkStart w:id="170" w:name="_CTVL0010b9917081b69417498147edab6f32c00"/>
          <w:r>
            <w:t>Hanin, B. (2019). Universal Function Approximation by Deep Neural Nets with Bounded Width and ReLU Activations.</w:t>
          </w:r>
          <w:bookmarkEnd w:id="170"/>
          <w:r>
            <w:t xml:space="preserve"> </w:t>
          </w:r>
          <w:r w:rsidRPr="0008724C">
            <w:rPr>
              <w:i/>
            </w:rPr>
            <w:t>Mathematics</w:t>
          </w:r>
          <w:r w:rsidRPr="0008724C">
            <w:t xml:space="preserve">, </w:t>
          </w:r>
          <w:r w:rsidRPr="0008724C">
            <w:rPr>
              <w:i/>
            </w:rPr>
            <w:t>7</w:t>
          </w:r>
          <w:r w:rsidRPr="0008724C">
            <w:t>(10), 992. https://doi.org/10.3390/math7100992</w:t>
          </w:r>
        </w:p>
        <w:p w14:paraId="68454106" w14:textId="77777777" w:rsidR="0008724C" w:rsidRDefault="0008724C" w:rsidP="0008724C">
          <w:pPr>
            <w:pStyle w:val="CitaviBibliographyEntry"/>
          </w:pPr>
          <w:bookmarkStart w:id="171" w:name="_CTVL001634d98acf50144469825ebc062ca962b"/>
          <w:r>
            <w:t>Harenslak, B., &amp; Ruiter, J. de (2021).</w:t>
          </w:r>
          <w:bookmarkEnd w:id="171"/>
          <w:r>
            <w:t xml:space="preserve"> </w:t>
          </w:r>
          <w:r w:rsidRPr="0008724C">
            <w:rPr>
              <w:i/>
            </w:rPr>
            <w:t>Data Pipelines with Apache Airflow</w:t>
          </w:r>
          <w:r w:rsidRPr="0008724C">
            <w:t xml:space="preserve"> (1st edition). Manning Publications. </w:t>
          </w:r>
        </w:p>
        <w:p w14:paraId="4AD1FA5D" w14:textId="77777777" w:rsidR="0008724C" w:rsidRDefault="0008724C" w:rsidP="0008724C">
          <w:pPr>
            <w:pStyle w:val="CitaviBibliographyEntry"/>
          </w:pPr>
          <w:bookmarkStart w:id="172" w:name="_CTVL00136b8502ded834304baa155db44b47126"/>
          <w:r>
            <w:t>Harper, F. M., &amp; Konstan, J. A. (2016). The MovieLens Datasets.</w:t>
          </w:r>
          <w:bookmarkEnd w:id="172"/>
          <w:r>
            <w:t xml:space="preserve"> </w:t>
          </w:r>
          <w:r w:rsidRPr="0008724C">
            <w:rPr>
              <w:i/>
            </w:rPr>
            <w:t>ACM Transactions on Interactive Intelligent Systems</w:t>
          </w:r>
          <w:r w:rsidRPr="0008724C">
            <w:t xml:space="preserve">, </w:t>
          </w:r>
          <w:r w:rsidRPr="0008724C">
            <w:rPr>
              <w:i/>
            </w:rPr>
            <w:t>5</w:t>
          </w:r>
          <w:r w:rsidRPr="0008724C">
            <w:t>(4), 1–19. https://doi.org/10.1145/2827872</w:t>
          </w:r>
        </w:p>
        <w:p w14:paraId="68746EC1" w14:textId="77777777" w:rsidR="0008724C" w:rsidRDefault="0008724C" w:rsidP="0008724C">
          <w:pPr>
            <w:pStyle w:val="CitaviBibliographyEntry"/>
          </w:pPr>
          <w:bookmarkStart w:id="173" w:name="_CTVL001cbf109a3b5f343beb3a89a206939a584"/>
          <w:r>
            <w:t>Heaton, J. (2012).</w:t>
          </w:r>
          <w:bookmarkEnd w:id="173"/>
          <w:r>
            <w:t xml:space="preserve"> </w:t>
          </w:r>
          <w:r w:rsidRPr="0008724C">
            <w:rPr>
              <w:i/>
            </w:rPr>
            <w:t>Introduction to the Math of Neural Networks</w:t>
          </w:r>
          <w:r w:rsidRPr="0008724C">
            <w:t xml:space="preserve">. Heaton Research. </w:t>
          </w:r>
        </w:p>
        <w:p w14:paraId="6A4FE426" w14:textId="77777777" w:rsidR="0008724C" w:rsidRDefault="0008724C" w:rsidP="0008724C">
          <w:pPr>
            <w:pStyle w:val="CitaviBibliographyEntry"/>
          </w:pPr>
          <w:bookmarkStart w:id="174" w:name="_CTVL00116f72f7f5a45430ba4f2c0e106b99ae4"/>
          <w:r>
            <w:t>Heemstra, F. J. (1992). Software cost estimation.</w:t>
          </w:r>
          <w:bookmarkEnd w:id="174"/>
          <w:r>
            <w:t xml:space="preserve"> </w:t>
          </w:r>
          <w:r w:rsidRPr="0008724C">
            <w:rPr>
              <w:i/>
            </w:rPr>
            <w:t>Information and Software Technology</w:t>
          </w:r>
          <w:r w:rsidRPr="0008724C">
            <w:t xml:space="preserve">, </w:t>
          </w:r>
          <w:r w:rsidRPr="0008724C">
            <w:rPr>
              <w:i/>
            </w:rPr>
            <w:t>34</w:t>
          </w:r>
          <w:r w:rsidRPr="0008724C">
            <w:t>(10), 627–639. https://doi.org/10.1016/0950-5849(92)90068-Z</w:t>
          </w:r>
        </w:p>
        <w:p w14:paraId="69521697" w14:textId="77777777" w:rsidR="0008724C" w:rsidRDefault="0008724C" w:rsidP="0008724C">
          <w:pPr>
            <w:pStyle w:val="CitaviBibliographyEntry"/>
          </w:pPr>
          <w:bookmarkStart w:id="175" w:name="_CTVL0010daafa33d72a4042bead89db40d7ec70"/>
          <w:r>
            <w:t>Hevner, March, Park, &amp; Ram (2004). Design Science in Information Systems Research.</w:t>
          </w:r>
          <w:bookmarkEnd w:id="175"/>
          <w:r>
            <w:t xml:space="preserve"> </w:t>
          </w:r>
          <w:r w:rsidRPr="0008724C">
            <w:rPr>
              <w:i/>
            </w:rPr>
            <w:t>MIS Quarterly</w:t>
          </w:r>
          <w:r w:rsidRPr="0008724C">
            <w:t xml:space="preserve">, </w:t>
          </w:r>
          <w:r w:rsidRPr="0008724C">
            <w:rPr>
              <w:i/>
            </w:rPr>
            <w:t>28</w:t>
          </w:r>
          <w:r w:rsidRPr="0008724C">
            <w:t>(1), 75. https://doi.org/10.2307/25148625</w:t>
          </w:r>
        </w:p>
        <w:p w14:paraId="73F2D812" w14:textId="77777777" w:rsidR="0008724C" w:rsidRDefault="0008724C" w:rsidP="0008724C">
          <w:pPr>
            <w:pStyle w:val="CitaviBibliographyEntry"/>
          </w:pPr>
          <w:bookmarkStart w:id="176" w:name="_CTVL0017cad381a320f42cba9baf9c17761c6c5"/>
          <w:r>
            <w:t>Hevner, A. (2007). A Three Cycle View of Design Science Research.</w:t>
          </w:r>
          <w:bookmarkEnd w:id="176"/>
          <w:r>
            <w:t xml:space="preserve"> </w:t>
          </w:r>
          <w:r w:rsidRPr="0008724C">
            <w:rPr>
              <w:i/>
            </w:rPr>
            <w:t>Scandinavian Journal of Information Systems</w:t>
          </w:r>
          <w:r w:rsidRPr="0008724C">
            <w:t xml:space="preserve">, </w:t>
          </w:r>
          <w:r w:rsidRPr="0008724C">
            <w:rPr>
              <w:i/>
            </w:rPr>
            <w:t>19</w:t>
          </w:r>
          <w:r w:rsidRPr="0008724C">
            <w:t>.</w:t>
          </w:r>
        </w:p>
        <w:p w14:paraId="42D13E11" w14:textId="77777777" w:rsidR="0008724C" w:rsidRDefault="0008724C" w:rsidP="0008724C">
          <w:pPr>
            <w:pStyle w:val="CitaviBibliographyEntry"/>
          </w:pPr>
          <w:bookmarkStart w:id="177" w:name="_CTVL00110b37f8f93e242b18b6a9f2679d528d6"/>
          <w:r>
            <w:t>Hevner, A., &amp; Chatterjee, S. (Eds.) (2010).</w:t>
          </w:r>
          <w:bookmarkEnd w:id="177"/>
          <w:r>
            <w:t xml:space="preserve"> </w:t>
          </w:r>
          <w:r w:rsidRPr="0008724C">
            <w:rPr>
              <w:i/>
            </w:rPr>
            <w:t>Integrated Series in Information Systems</w:t>
          </w:r>
          <w:r w:rsidRPr="0008724C">
            <w:t xml:space="preserve">. </w:t>
          </w:r>
          <w:r w:rsidRPr="0008724C">
            <w:rPr>
              <w:i/>
            </w:rPr>
            <w:t>Design Research in Information Systems</w:t>
          </w:r>
          <w:r w:rsidRPr="0008724C">
            <w:t>. Boston, MA: Springer US. https://doi.org/10.1007/978-1-4419-5653-8</w:t>
          </w:r>
        </w:p>
        <w:p w14:paraId="6AEC0CE0" w14:textId="77777777" w:rsidR="0008724C" w:rsidRDefault="0008724C" w:rsidP="0008724C">
          <w:pPr>
            <w:pStyle w:val="CitaviBibliographyEntry"/>
          </w:pPr>
          <w:bookmarkStart w:id="178" w:name="_CTVL0010e9ec149535d4289a0b8d4561bb086da"/>
          <w:r>
            <w:t>Hinton, G. E., Srivastava, N., Krizhevsky, A., Sutskever, I., &amp; Salakhutdinov, R. R. (2012, July 3).</w:t>
          </w:r>
          <w:bookmarkEnd w:id="178"/>
          <w:r>
            <w:t xml:space="preserve"> </w:t>
          </w:r>
          <w:r w:rsidRPr="0008724C">
            <w:rPr>
              <w:i/>
            </w:rPr>
            <w:t>Improving neural networks by preventing co-adaptation of feature detectors</w:t>
          </w:r>
          <w:r w:rsidRPr="0008724C">
            <w:t xml:space="preserve">. Retrieved from http://arxiv.org/pdf/1207.0580v1 </w:t>
          </w:r>
        </w:p>
        <w:p w14:paraId="3F2CE2B4" w14:textId="77777777" w:rsidR="0008724C" w:rsidRDefault="0008724C" w:rsidP="0008724C">
          <w:pPr>
            <w:pStyle w:val="CitaviBibliographyEntry"/>
          </w:pPr>
          <w:bookmarkStart w:id="179" w:name="_CTVL00193be1fd5b33945d7a9e331c0c218d643"/>
          <w:r>
            <w:t>Huang, T., She, Q., Wang, Z., &amp; Zhang, J. [Junlin] (2020, July 6).</w:t>
          </w:r>
          <w:bookmarkEnd w:id="179"/>
          <w:r>
            <w:t xml:space="preserve"> </w:t>
          </w:r>
          <w:r w:rsidRPr="0008724C">
            <w:rPr>
              <w:i/>
            </w:rPr>
            <w:t>GateNet: Gating-Enhanced Deep Network for Click-Through Rate Prediction</w:t>
          </w:r>
          <w:r w:rsidRPr="0008724C">
            <w:t xml:space="preserve">. Retrieved from http://arxiv.org/pdf/2007.03519v1 </w:t>
          </w:r>
        </w:p>
        <w:p w14:paraId="765B5F9F" w14:textId="77777777" w:rsidR="0008724C" w:rsidRDefault="0008724C" w:rsidP="0008724C">
          <w:pPr>
            <w:pStyle w:val="CitaviBibliographyEntry"/>
          </w:pPr>
          <w:bookmarkStart w:id="180" w:name="_CTVL001af5f1d1095fe4d8e88f2cd6d9ba53c75"/>
          <w:r>
            <w:t>Hutter, F., Kotthoff, L., &amp; Vanschoren, J. (2019).</w:t>
          </w:r>
          <w:bookmarkEnd w:id="180"/>
          <w:r>
            <w:t xml:space="preserve"> </w:t>
          </w:r>
          <w:r w:rsidRPr="0008724C">
            <w:rPr>
              <w:i/>
            </w:rPr>
            <w:t>Automated Machine Learning</w:t>
          </w:r>
          <w:r w:rsidRPr="0008724C">
            <w:t xml:space="preserve">. Springer Nature. Retrieved from https://doi.org/10.1007/978-3-030-05318-5 </w:t>
          </w:r>
        </w:p>
        <w:p w14:paraId="55469CE9" w14:textId="77777777" w:rsidR="0008724C" w:rsidRDefault="0008724C" w:rsidP="0008724C">
          <w:pPr>
            <w:pStyle w:val="CitaviBibliographyEntry"/>
          </w:pPr>
          <w:bookmarkStart w:id="181" w:name="_CTVL00176a6665db2704d7b9b5282a79f014646"/>
          <w:r>
            <w:t>IMDb (2022). IMDb frontpage.</w:t>
          </w:r>
        </w:p>
        <w:p w14:paraId="2A7D65E7" w14:textId="77777777" w:rsidR="0008724C" w:rsidRDefault="0008724C" w:rsidP="0008724C">
          <w:pPr>
            <w:pStyle w:val="CitaviBibliographyEntry"/>
          </w:pPr>
          <w:bookmarkStart w:id="182" w:name="_CTVL001886f89abbbba4a8289f0aec45fbb70ac"/>
          <w:bookmarkEnd w:id="181"/>
          <w:r>
            <w:t>International Air Transport Association (2022).</w:t>
          </w:r>
          <w:bookmarkEnd w:id="182"/>
          <w:r>
            <w:t xml:space="preserve"> </w:t>
          </w:r>
          <w:r w:rsidRPr="0008724C">
            <w:rPr>
              <w:i/>
            </w:rPr>
            <w:t>The impact of the war in Ukraine on the aviation industry</w:t>
          </w:r>
          <w:r w:rsidRPr="0008724C">
            <w:t xml:space="preserve">. Retrieved from https://www.iata.org/en/iata-repository/publications/economic-reports/the-impact-of-the-conflict-between-russia-and-ukraine-on-aviation/ </w:t>
          </w:r>
        </w:p>
        <w:p w14:paraId="1116B71B" w14:textId="77777777" w:rsidR="0008724C" w:rsidRDefault="0008724C" w:rsidP="0008724C">
          <w:pPr>
            <w:pStyle w:val="CitaviBibliographyEntry"/>
          </w:pPr>
          <w:bookmarkStart w:id="183" w:name="_CTVL0015edca3f99dda4512955009b73aef6eca"/>
          <w:r>
            <w:t>Jannach, D., &amp; Zanker, M. (2022). Value and Impact of Recommender Systems. In F. Ricci, L. Rokach, &amp; B. Shapira (Eds.),</w:t>
          </w:r>
          <w:bookmarkEnd w:id="183"/>
          <w:r>
            <w:t xml:space="preserve"> </w:t>
          </w:r>
          <w:r w:rsidRPr="0008724C">
            <w:rPr>
              <w:i/>
            </w:rPr>
            <w:t xml:space="preserve">Recommender Systems Handbook </w:t>
          </w:r>
          <w:r w:rsidRPr="0008724C">
            <w:t>(pp. 519–546). New York, NY: Springer US. https://doi.org/10.1007/978-1-0716-2197-4_14</w:t>
          </w:r>
        </w:p>
        <w:p w14:paraId="550606EF" w14:textId="77777777" w:rsidR="0008724C" w:rsidRDefault="0008724C" w:rsidP="0008724C">
          <w:pPr>
            <w:pStyle w:val="CitaviBibliographyEntry"/>
          </w:pPr>
          <w:bookmarkStart w:id="184" w:name="_CTVL0010b83f2565e124d86b611987ebec659a4"/>
          <w:r>
            <w:lastRenderedPageBreak/>
            <w:t>Jordan, M. I., &amp; Mitchell, T. M. (2015). Machine learning: Trends, perspectives, and prospects.</w:t>
          </w:r>
          <w:bookmarkEnd w:id="184"/>
          <w:r>
            <w:t xml:space="preserve"> </w:t>
          </w:r>
          <w:r w:rsidRPr="0008724C">
            <w:rPr>
              <w:i/>
            </w:rPr>
            <w:t>Science (New York, N.Y.)</w:t>
          </w:r>
          <w:r w:rsidRPr="0008724C">
            <w:t xml:space="preserve">, </w:t>
          </w:r>
          <w:r w:rsidRPr="0008724C">
            <w:rPr>
              <w:i/>
            </w:rPr>
            <w:t>349</w:t>
          </w:r>
          <w:r w:rsidRPr="0008724C">
            <w:t>(6245), 255–260. https://doi.org/10.1126/science.aaa8415</w:t>
          </w:r>
        </w:p>
        <w:p w14:paraId="087FAFEB" w14:textId="77777777" w:rsidR="0008724C" w:rsidRDefault="0008724C" w:rsidP="0008724C">
          <w:pPr>
            <w:pStyle w:val="CitaviBibliographyEntry"/>
          </w:pPr>
          <w:bookmarkStart w:id="185" w:name="_CTVL001d5515f9eb5e948bdbbf60d88c456d0f7"/>
          <w:r>
            <w:t>Kakantousis, T., Kouzoupis, A., Buso, F., Berthou, G., Dowling, J., &amp; Haridi, S. (2019). Horizontally scalable ml pipelines with a feature store. In</w:t>
          </w:r>
          <w:bookmarkEnd w:id="185"/>
          <w:r>
            <w:t xml:space="preserve"> </w:t>
          </w:r>
          <w:r w:rsidRPr="0008724C">
            <w:rPr>
              <w:i/>
            </w:rPr>
            <w:t>Proceedings of the 2nd SysML Conference, Palo Alto, CA, USA</w:t>
          </w:r>
          <w:r w:rsidRPr="0008724C">
            <w:t>.</w:t>
          </w:r>
        </w:p>
        <w:p w14:paraId="638EFD31" w14:textId="77777777" w:rsidR="0008724C" w:rsidRDefault="0008724C" w:rsidP="0008724C">
          <w:pPr>
            <w:pStyle w:val="CitaviBibliographyEntry"/>
          </w:pPr>
          <w:bookmarkStart w:id="186" w:name="_CTVL001eca74e8050e745bc970d19974d4fd76e"/>
          <w:r>
            <w:t>Karmaker, S. K., Hassan, M. M., Smith, M. J., Xu, L., Zhai, C., &amp; Veeramachaneni, K. (2022). AutoML to Date and Beyond: Challenges and Opportunities.</w:t>
          </w:r>
          <w:bookmarkEnd w:id="186"/>
          <w:r>
            <w:t xml:space="preserve"> </w:t>
          </w:r>
          <w:r w:rsidRPr="0008724C">
            <w:rPr>
              <w:i/>
            </w:rPr>
            <w:t>ACM Computing Surveys</w:t>
          </w:r>
          <w:r w:rsidRPr="0008724C">
            <w:t xml:space="preserve">, </w:t>
          </w:r>
          <w:r w:rsidRPr="0008724C">
            <w:rPr>
              <w:i/>
            </w:rPr>
            <w:t>54</w:t>
          </w:r>
          <w:r w:rsidRPr="0008724C">
            <w:t>(8), 1–36. https://doi.org/10.1145/3470918</w:t>
          </w:r>
        </w:p>
        <w:p w14:paraId="3E95750D" w14:textId="77777777" w:rsidR="0008724C" w:rsidRDefault="0008724C" w:rsidP="0008724C">
          <w:pPr>
            <w:pStyle w:val="CitaviBibliographyEntry"/>
          </w:pPr>
          <w:bookmarkStart w:id="187" w:name="_CTVL00148ad357a9ebf4a0ca672c995fb3f24c0"/>
          <w:r>
            <w:t>Khusro, S., Ali, Z., &amp; Ullah, I. (2016). Recommender Systems: Issues, Challenges, and Research Opportunities. In K. J. Kim &amp; N. Joukov (Eds.),</w:t>
          </w:r>
          <w:bookmarkEnd w:id="187"/>
          <w:r>
            <w:t xml:space="preserve"> </w:t>
          </w:r>
          <w:r w:rsidRPr="0008724C">
            <w:rPr>
              <w:i/>
            </w:rPr>
            <w:t xml:space="preserve">Lecture Notes in Electrical Engineering. Information Science and Applications (ICISA) 2016 </w:t>
          </w:r>
          <w:r w:rsidRPr="0008724C">
            <w:t>(Vol. 376, pp. 1179–1189). Singapore: Springer Singapore. https://doi.org/10.1007/978-981-10-0557-2_112</w:t>
          </w:r>
        </w:p>
        <w:p w14:paraId="62AC1DC4" w14:textId="77777777" w:rsidR="0008724C" w:rsidRDefault="0008724C" w:rsidP="0008724C">
          <w:pPr>
            <w:pStyle w:val="CitaviBibliographyEntry"/>
          </w:pPr>
          <w:bookmarkStart w:id="188" w:name="_CTVL0014c55dd7351cd4cd59e8dc46a52a0850c"/>
          <w:r>
            <w:t>Knotek, J., &amp; Pereira, W. (2011). Survey on Concept Drift. Retrieved from https://is.muni.cz/el/1433/podzim2011/PA164/um/drift_detection_methods.pdf</w:t>
          </w:r>
        </w:p>
        <w:p w14:paraId="6D6E0762" w14:textId="77777777" w:rsidR="0008724C" w:rsidRDefault="0008724C" w:rsidP="0008724C">
          <w:pPr>
            <w:pStyle w:val="CitaviBibliographyEntry"/>
          </w:pPr>
          <w:bookmarkStart w:id="189" w:name="_CTVL001e09816deb52c493f9f6555c38fa8d5d7"/>
          <w:bookmarkEnd w:id="188"/>
          <w:r>
            <w:t>Koren, Y. (2009a). The bellkor solution to the netflix grand prize.</w:t>
          </w:r>
          <w:bookmarkEnd w:id="189"/>
          <w:r>
            <w:t xml:space="preserve"> </w:t>
          </w:r>
          <w:r w:rsidRPr="0008724C">
            <w:rPr>
              <w:i/>
            </w:rPr>
            <w:t>Netflix Prize Documentation</w:t>
          </w:r>
          <w:r w:rsidRPr="0008724C">
            <w:t xml:space="preserve">, </w:t>
          </w:r>
          <w:r w:rsidRPr="0008724C">
            <w:rPr>
              <w:i/>
            </w:rPr>
            <w:t>81</w:t>
          </w:r>
          <w:r w:rsidRPr="0008724C">
            <w:t>(2009), 1–10.</w:t>
          </w:r>
        </w:p>
        <w:p w14:paraId="0D28EB9A" w14:textId="77777777" w:rsidR="0008724C" w:rsidRDefault="0008724C" w:rsidP="0008724C">
          <w:pPr>
            <w:pStyle w:val="CitaviBibliographyEntry"/>
          </w:pPr>
          <w:bookmarkStart w:id="190" w:name="_CTVL001a20676b54b8a43989152965decf346ee"/>
          <w:r>
            <w:t>Koren, Y. (2009b). Collaborative Filtering with Temporal Dynamics. In</w:t>
          </w:r>
          <w:bookmarkEnd w:id="190"/>
          <w:r>
            <w:t xml:space="preserve"> </w:t>
          </w:r>
          <w:r w:rsidRPr="0008724C">
            <w:rPr>
              <w:i/>
            </w:rPr>
            <w:t xml:space="preserve">KDD ’09, Proceedings of the 15th ACM SIGKDD International Conference on Knowledge Discovery and Data Mining </w:t>
          </w:r>
          <w:r w:rsidRPr="0008724C">
            <w:t>(pp. 447–456). New York, NY, USA: Association for Computing Machinery. https://doi.org/10.1145/1557019.1557072</w:t>
          </w:r>
        </w:p>
        <w:p w14:paraId="2B1958E5" w14:textId="77777777" w:rsidR="0008724C" w:rsidRDefault="0008724C" w:rsidP="0008724C">
          <w:pPr>
            <w:pStyle w:val="CitaviBibliographyEntry"/>
          </w:pPr>
          <w:bookmarkStart w:id="191" w:name="_CTVL0013acab353f995448f9001a34f1b7997fa"/>
          <w:r>
            <w:t>Koren, Y., Bell, R., &amp; Volinsky, C. (2009). Matrix factorization techniques for recommender systems.</w:t>
          </w:r>
          <w:bookmarkEnd w:id="191"/>
          <w:r>
            <w:t xml:space="preserve"> </w:t>
          </w:r>
          <w:r w:rsidRPr="0008724C">
            <w:rPr>
              <w:i/>
            </w:rPr>
            <w:t>Computer</w:t>
          </w:r>
          <w:r w:rsidRPr="0008724C">
            <w:t xml:space="preserve">, </w:t>
          </w:r>
          <w:r w:rsidRPr="0008724C">
            <w:rPr>
              <w:i/>
            </w:rPr>
            <w:t>42</w:t>
          </w:r>
          <w:r w:rsidRPr="0008724C">
            <w:t>(8), 30–37.</w:t>
          </w:r>
        </w:p>
        <w:p w14:paraId="1B25B1D0" w14:textId="77777777" w:rsidR="0008724C" w:rsidRDefault="0008724C" w:rsidP="0008724C">
          <w:pPr>
            <w:pStyle w:val="CitaviBibliographyEntry"/>
          </w:pPr>
          <w:bookmarkStart w:id="192" w:name="_CTVL0013f7e71e6872e4a60a11e19422ebe11a3"/>
          <w:r>
            <w:t>Koren, Yehuda and Rendle, Steffen and Bell, Robert (2022). Advances in Collaborative Filtering. In Ricci, Francesco and Rokach, Lior and Shapira, Bracha (Ed.),</w:t>
          </w:r>
          <w:bookmarkEnd w:id="192"/>
          <w:r>
            <w:t xml:space="preserve"> </w:t>
          </w:r>
          <w:r w:rsidRPr="0008724C">
            <w:rPr>
              <w:i/>
            </w:rPr>
            <w:t xml:space="preserve">Recommender Systems Handbook </w:t>
          </w:r>
          <w:r w:rsidRPr="0008724C">
            <w:t>(pp. 91–142). New York, NY: Springer US. https://doi.org/10.1007/978-1-0716-2197-4_3</w:t>
          </w:r>
        </w:p>
        <w:p w14:paraId="226C6A03" w14:textId="77777777" w:rsidR="0008724C" w:rsidRDefault="0008724C" w:rsidP="0008724C">
          <w:pPr>
            <w:pStyle w:val="CitaviBibliographyEntry"/>
          </w:pPr>
          <w:bookmarkStart w:id="193" w:name="_CTVL0016de0e24082b54dcdbcf79d569c74b13d"/>
          <w:r>
            <w:t>Koychev, I. (2004). Gradual Forgetting for Adaptation to Concept Drift.</w:t>
          </w:r>
          <w:bookmarkEnd w:id="193"/>
          <w:r>
            <w:t xml:space="preserve"> </w:t>
          </w:r>
          <w:r w:rsidRPr="0008724C">
            <w:rPr>
              <w:i/>
            </w:rPr>
            <w:t>ECAI</w:t>
          </w:r>
          <w:r w:rsidRPr="0008724C">
            <w:t>.</w:t>
          </w:r>
        </w:p>
        <w:p w14:paraId="7993A5C9" w14:textId="77777777" w:rsidR="0008724C" w:rsidRDefault="0008724C" w:rsidP="0008724C">
          <w:pPr>
            <w:pStyle w:val="CitaviBibliographyEntry"/>
          </w:pPr>
          <w:bookmarkStart w:id="194" w:name="_CTVL001fc1c46eadf0f4264a6d46a3f6ad7ea9f"/>
          <w:r>
            <w:t>Kreuzberger, D., Kühl, N., &amp; Hirschl, S. (2022, May 4).</w:t>
          </w:r>
          <w:bookmarkEnd w:id="194"/>
          <w:r>
            <w:t xml:space="preserve"> </w:t>
          </w:r>
          <w:r w:rsidRPr="0008724C">
            <w:rPr>
              <w:i/>
            </w:rPr>
            <w:t>Machine Learning Operations (MLOps): Overview, Definition, and Architecture</w:t>
          </w:r>
          <w:r w:rsidRPr="0008724C">
            <w:t xml:space="preserve">. Retrieved from http://arxiv.org/pdf/2205.02302v3 </w:t>
          </w:r>
        </w:p>
        <w:p w14:paraId="2EFFEC5A" w14:textId="77777777" w:rsidR="0008724C" w:rsidRDefault="0008724C" w:rsidP="0008724C">
          <w:pPr>
            <w:pStyle w:val="CitaviBibliographyEntry"/>
          </w:pPr>
          <w:bookmarkStart w:id="195" w:name="_CTVL001429dcecf1b54405497e02fd6d6d23945"/>
          <w:r>
            <w:t>Kubeflow (n.d.). Kubeflow. Retrieved from https://www.kubeflow.org/</w:t>
          </w:r>
        </w:p>
        <w:p w14:paraId="22A1F8BE" w14:textId="77777777" w:rsidR="0008724C" w:rsidRDefault="0008724C" w:rsidP="0008724C">
          <w:pPr>
            <w:pStyle w:val="CitaviBibliographyEntry"/>
          </w:pPr>
          <w:bookmarkStart w:id="196" w:name="_CTVL00187cf55c5ac384f3fb06d168d5d1a6e17"/>
          <w:bookmarkEnd w:id="195"/>
          <w:r>
            <w:t>LeCun, Y., Boser, B., Denker, J., Henderson, D., Howard, R., Hubbard, W., &amp; Jackel, L. (1989). Handwritten Digit Recognition with a Back-Propagation Network. In D. Touretzky (Ed.),</w:t>
          </w:r>
          <w:bookmarkEnd w:id="196"/>
          <w:r>
            <w:t xml:space="preserve"> </w:t>
          </w:r>
          <w:r w:rsidRPr="0008724C">
            <w:rPr>
              <w:i/>
            </w:rPr>
            <w:t xml:space="preserve">Advances in Neural Information Processing Systems </w:t>
          </w:r>
          <w:r w:rsidRPr="0008724C">
            <w:t>(Vol. 2). Morgan-Kaufmann. Retrieved from https://proceedings.neurips.cc/paper/1989/file/53c3bce66e43be4f209556518c2fcb54-Paper.pdf</w:t>
          </w:r>
        </w:p>
        <w:p w14:paraId="4162127F" w14:textId="77777777" w:rsidR="0008724C" w:rsidRDefault="0008724C" w:rsidP="0008724C">
          <w:pPr>
            <w:pStyle w:val="CitaviBibliographyEntry"/>
          </w:pPr>
          <w:bookmarkStart w:id="197" w:name="_CTVL001218861bc42aa479cad09dcbe4c912b05"/>
          <w:r>
            <w:lastRenderedPageBreak/>
            <w:t>Lian, J., Zhou, X., Zhang, F., Chen, Z., Xie, X., &amp; Sun, G. (2018). xDeepFM. In Y. Guo &amp; F. Farooq (Eds.),</w:t>
          </w:r>
          <w:bookmarkEnd w:id="197"/>
          <w:r>
            <w:t xml:space="preserve"> </w:t>
          </w:r>
          <w:r w:rsidRPr="0008724C">
            <w:rPr>
              <w:i/>
            </w:rPr>
            <w:t xml:space="preserve">Proceedings of the 24th ACM SIGKDD International Conference on Knowledge Discovery &amp; Data Mining </w:t>
          </w:r>
          <w:r w:rsidRPr="0008724C">
            <w:t>(pp. 1754–1763). New York, NY, USA: ACM. https://doi.org/10.1145/3219819.3220023</w:t>
          </w:r>
        </w:p>
        <w:p w14:paraId="5014D3B4" w14:textId="77777777" w:rsidR="0008724C" w:rsidRDefault="0008724C" w:rsidP="0008724C">
          <w:pPr>
            <w:pStyle w:val="CitaviBibliographyEntry"/>
          </w:pPr>
          <w:bookmarkStart w:id="198" w:name="_CTVL0010cc5d094902949ab8a64bf8e2b94e237"/>
          <w:r>
            <w:t>Liu, A., Zhang, G., &amp; Lu, J. (2017). Fuzzy time windowing for gradual concept drift adaptation. In</w:t>
          </w:r>
          <w:bookmarkEnd w:id="198"/>
          <w:r>
            <w:t xml:space="preserve"> </w:t>
          </w:r>
          <w:r w:rsidRPr="0008724C">
            <w:rPr>
              <w:i/>
            </w:rPr>
            <w:t xml:space="preserve">2017 IEEE International Conference on Fuzzy Systems (FUZZ-IEEE). </w:t>
          </w:r>
          <w:r w:rsidRPr="0008724C">
            <w:t>Symposium conducted at the meeting of IEEE.</w:t>
          </w:r>
        </w:p>
        <w:p w14:paraId="701CF811" w14:textId="77777777" w:rsidR="0008724C" w:rsidRDefault="0008724C" w:rsidP="0008724C">
          <w:pPr>
            <w:pStyle w:val="CitaviBibliographyEntry"/>
          </w:pPr>
          <w:bookmarkStart w:id="199"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99"/>
          <w:r>
            <w:t xml:space="preserve"> </w:t>
          </w:r>
          <w:r w:rsidRPr="0008724C">
            <w:rPr>
              <w:i/>
            </w:rPr>
            <w:t>IEEE Transactions on Computational Social Systems</w:t>
          </w:r>
          <w:r w:rsidRPr="0008724C">
            <w:t xml:space="preserve">, </w:t>
          </w:r>
          <w:r w:rsidRPr="0008724C">
            <w:rPr>
              <w:i/>
            </w:rPr>
            <w:t>5</w:t>
          </w:r>
          <w:r w:rsidRPr="0008724C">
            <w:t>(1), 156–168. https://doi.org/10.1109/TCSS.2017.2772295</w:t>
          </w:r>
        </w:p>
        <w:p w14:paraId="7DDD5A38" w14:textId="77777777" w:rsidR="0008724C" w:rsidRDefault="0008724C" w:rsidP="0008724C">
          <w:pPr>
            <w:pStyle w:val="CitaviBibliographyEntry"/>
          </w:pPr>
          <w:bookmarkStart w:id="200" w:name="_CTVL001907f684504304dfda8468f963615ced1"/>
          <w:r>
            <w:t>Loehlin, J. C., &amp; Beaujean, A. A. (2017).</w:t>
          </w:r>
          <w:bookmarkEnd w:id="200"/>
          <w:r>
            <w:t xml:space="preserve"> </w:t>
          </w:r>
          <w:r w:rsidRPr="0008724C">
            <w:rPr>
              <w:i/>
            </w:rPr>
            <w:t>Latent variable models: An introduction to factor, path, and structural equation analysis</w:t>
          </w:r>
          <w:r w:rsidRPr="0008724C">
            <w:t xml:space="preserve"> (5. ed.). New York: Routledge. </w:t>
          </w:r>
        </w:p>
        <w:p w14:paraId="1B13C550" w14:textId="77777777" w:rsidR="0008724C" w:rsidRDefault="0008724C" w:rsidP="0008724C">
          <w:pPr>
            <w:pStyle w:val="CitaviBibliographyEntry"/>
          </w:pPr>
          <w:bookmarkStart w:id="201" w:name="_CTVL001c1291579a90f4b3a882ef078b2b83a48"/>
          <w:r>
            <w:t>López-Sánchez, D., Herrero, J. R., Arrieta, A. G., &amp; Corchado, J. M. (2018). Hybridizing metric learning and case-based reasoning for adaptable clickbait detection.</w:t>
          </w:r>
          <w:bookmarkEnd w:id="201"/>
          <w:r>
            <w:t xml:space="preserve"> </w:t>
          </w:r>
          <w:r w:rsidRPr="0008724C">
            <w:rPr>
              <w:i/>
            </w:rPr>
            <w:t>Applied Intelligence</w:t>
          </w:r>
          <w:r w:rsidRPr="0008724C">
            <w:t xml:space="preserve">, </w:t>
          </w:r>
          <w:r w:rsidRPr="0008724C">
            <w:rPr>
              <w:i/>
            </w:rPr>
            <w:t>48</w:t>
          </w:r>
          <w:r w:rsidRPr="0008724C">
            <w:t>(9), 2967–2982. https://doi.org/10.1007/s10489-017-1109-7</w:t>
          </w:r>
        </w:p>
        <w:p w14:paraId="5450C9C9" w14:textId="77777777" w:rsidR="0008724C" w:rsidRDefault="0008724C" w:rsidP="0008724C">
          <w:pPr>
            <w:pStyle w:val="CitaviBibliographyEntry"/>
          </w:pPr>
          <w:bookmarkStart w:id="202" w:name="_CTVL001fbc0401ba2d940d2a5b055a605ddb8ca"/>
          <w:r>
            <w:t>Lu, J., Liu, A., Dong, F., Gu, F., Gama, J. [Joao], &amp; Zhang, G. (2018). Learning under Concept Drift: A Review.</w:t>
          </w:r>
          <w:bookmarkEnd w:id="202"/>
          <w:r>
            <w:t xml:space="preserve"> </w:t>
          </w:r>
          <w:r w:rsidRPr="0008724C">
            <w:rPr>
              <w:i/>
            </w:rPr>
            <w:t>IEEE Transactions on Knowledge and Data Engineering</w:t>
          </w:r>
          <w:r w:rsidRPr="0008724C">
            <w:t>, 1. https://doi.org/10.1109/TKDE.2018.2876857</w:t>
          </w:r>
        </w:p>
        <w:p w14:paraId="313EBB0A" w14:textId="77777777" w:rsidR="0008724C" w:rsidRDefault="0008724C" w:rsidP="0008724C">
          <w:pPr>
            <w:pStyle w:val="CitaviBibliographyEntry"/>
          </w:pPr>
          <w:bookmarkStart w:id="203"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203"/>
          <w:r>
            <w:t xml:space="preserve"> </w:t>
          </w:r>
          <w:r w:rsidRPr="0008724C">
            <w:rPr>
              <w:i/>
            </w:rPr>
            <w:t>Physics Reports</w:t>
          </w:r>
          <w:r w:rsidRPr="0008724C">
            <w:t xml:space="preserve">, </w:t>
          </w:r>
          <w:r w:rsidRPr="0008724C">
            <w:rPr>
              <w:i/>
            </w:rPr>
            <w:t>519</w:t>
          </w:r>
          <w:r w:rsidRPr="0008724C">
            <w:t>(1), 1–49. https://doi.org/10.1016/j.physrep.2012.02.006</w:t>
          </w:r>
        </w:p>
        <w:p w14:paraId="09423474" w14:textId="77777777" w:rsidR="0008724C" w:rsidRDefault="0008724C" w:rsidP="0008724C">
          <w:pPr>
            <w:pStyle w:val="CitaviBibliographyEntry"/>
          </w:pPr>
          <w:bookmarkStart w:id="204"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 M. (2020, November 4).</w:t>
          </w:r>
          <w:bookmarkEnd w:id="204"/>
          <w:r>
            <w:t xml:space="preserve"> </w:t>
          </w:r>
          <w:r w:rsidRPr="0008724C">
            <w:rPr>
              <w:i/>
            </w:rPr>
            <w:t>Understanding Capacity-Driven Scale-Out Neural Recommendation Inference</w:t>
          </w:r>
          <w:r w:rsidRPr="0008724C">
            <w:t>. Retrieved from http://arxiv.org/pdf/2011.02084v2 https://doi.org/pages</w:t>
          </w:r>
        </w:p>
        <w:p w14:paraId="177E08AA" w14:textId="77777777" w:rsidR="0008724C" w:rsidRDefault="0008724C" w:rsidP="0008724C">
          <w:pPr>
            <w:pStyle w:val="CitaviBibliographyEntry"/>
          </w:pPr>
          <w:bookmarkStart w:id="205" w:name="_CTVL001923257e88f2f4d49a43054f27157a790"/>
          <w:r>
            <w:t>Makinen, S., Skogstrom, H., Laaksonen, E., &amp; Mikkonen, T. (2021). Who Needs MLOps: What Data Scientists Seek to Accomplish and How Can MLOps Help? In</w:t>
          </w:r>
          <w:bookmarkEnd w:id="205"/>
          <w:r>
            <w:t xml:space="preserve"> </w:t>
          </w:r>
          <w:r w:rsidRPr="0008724C">
            <w:rPr>
              <w:i/>
            </w:rPr>
            <w:t xml:space="preserve">2021 IEEE/ACM 1st Workshop on AI Engineering - Software Engineering for AI (WAIN) </w:t>
          </w:r>
          <w:r w:rsidRPr="0008724C">
            <w:t>(pp. 109–112). IEEE. https://doi.org/10.1109/WAIN52551.2021.00024</w:t>
          </w:r>
        </w:p>
        <w:p w14:paraId="47AD2C75" w14:textId="77777777" w:rsidR="0008724C" w:rsidRDefault="0008724C" w:rsidP="0008724C">
          <w:pPr>
            <w:pStyle w:val="CitaviBibliographyEntry"/>
          </w:pPr>
          <w:bookmarkStart w:id="206" w:name="_CTVL0012bb9aad68db3461e8217ecb3623bdd01"/>
          <w:r>
            <w:t>May, R. J., Maier, H. R., &amp; Dandy, G. C. (2010). Data splitting for artificial neural networks using SOM-based stratified sampling.</w:t>
          </w:r>
          <w:bookmarkEnd w:id="206"/>
          <w:r>
            <w:t xml:space="preserve"> </w:t>
          </w:r>
          <w:r w:rsidRPr="0008724C">
            <w:rPr>
              <w:i/>
            </w:rPr>
            <w:t>Neural Networks : The Official Journal of the International Neural Network Society</w:t>
          </w:r>
          <w:r w:rsidRPr="0008724C">
            <w:t xml:space="preserve">, </w:t>
          </w:r>
          <w:r w:rsidRPr="0008724C">
            <w:rPr>
              <w:i/>
            </w:rPr>
            <w:t>23</w:t>
          </w:r>
          <w:r w:rsidRPr="0008724C">
            <w:t>(2), 283–294. https://doi.org/10.1016/j.neunet.2009.11.009</w:t>
          </w:r>
        </w:p>
        <w:p w14:paraId="356715A7" w14:textId="77777777" w:rsidR="0008724C" w:rsidRDefault="0008724C" w:rsidP="0008724C">
          <w:pPr>
            <w:pStyle w:val="CitaviBibliographyEntry"/>
          </w:pPr>
          <w:bookmarkStart w:id="207" w:name="_CTVL0011ccbbbb49dcf408685ca9bfd44b85121"/>
          <w:r>
            <w:t>Meta (2022). Inside the Lab: AI breakthroughs that will power the metaverse. Retrieved from https://ai.facebook.com/blog/meta-ai-inside-the-lab/</w:t>
          </w:r>
        </w:p>
        <w:p w14:paraId="41AFBF3B" w14:textId="77777777" w:rsidR="0008724C" w:rsidRDefault="0008724C" w:rsidP="0008724C">
          <w:pPr>
            <w:pStyle w:val="CitaviBibliographyEntry"/>
          </w:pPr>
          <w:bookmarkStart w:id="208" w:name="_CTVL0018c36ee259d7f451d8e8b550cc773dae6"/>
          <w:bookmarkEnd w:id="207"/>
          <w:r>
            <w:t>Microsoft (n.d.). Machine Learning operations maturity model. Retrieved from https://docs.microsoft.com/en-us/azure/architecture/example-scenario/mlops/mlops-maturity-model</w:t>
          </w:r>
        </w:p>
        <w:p w14:paraId="5BCD800A" w14:textId="77777777" w:rsidR="0008724C" w:rsidRDefault="0008724C" w:rsidP="0008724C">
          <w:pPr>
            <w:pStyle w:val="CitaviBibliographyEntry"/>
          </w:pPr>
          <w:bookmarkStart w:id="209" w:name="_CTVL0010e2d588e030b4862bdf22c8ec21c1879"/>
          <w:bookmarkEnd w:id="208"/>
          <w:r>
            <w:lastRenderedPageBreak/>
            <w:t>Minsky, M. (1961). Steps toward Artificial Intelligence.</w:t>
          </w:r>
          <w:bookmarkEnd w:id="209"/>
          <w:r>
            <w:t xml:space="preserve"> </w:t>
          </w:r>
          <w:r w:rsidRPr="0008724C">
            <w:rPr>
              <w:i/>
            </w:rPr>
            <w:t>Proceedings of the IRE</w:t>
          </w:r>
          <w:r w:rsidRPr="0008724C">
            <w:t xml:space="preserve">, </w:t>
          </w:r>
          <w:r w:rsidRPr="0008724C">
            <w:rPr>
              <w:i/>
            </w:rPr>
            <w:t>49</w:t>
          </w:r>
          <w:r w:rsidRPr="0008724C">
            <w:t>(1), 8–30. https://doi.org/10.1109/JRPROC.1961.287775</w:t>
          </w:r>
        </w:p>
        <w:p w14:paraId="37C5F39F" w14:textId="77777777" w:rsidR="0008724C" w:rsidRDefault="0008724C" w:rsidP="0008724C">
          <w:pPr>
            <w:pStyle w:val="CitaviBibliographyEntry"/>
          </w:pPr>
          <w:bookmarkStart w:id="210" w:name="_CTVL00109a964abb6b84f43a966831903f60a22"/>
          <w:r>
            <w:t>Miranda, L. J. (2021). Towards data-centric machine learning: a short review.</w:t>
          </w:r>
          <w:bookmarkEnd w:id="210"/>
          <w:r>
            <w:t xml:space="preserve"> </w:t>
          </w:r>
          <w:r w:rsidRPr="0008724C">
            <w:rPr>
              <w:i/>
            </w:rPr>
            <w:t>Ljvmiranda921. Github. Io</w:t>
          </w:r>
          <w:r w:rsidRPr="0008724C">
            <w:t>.</w:t>
          </w:r>
        </w:p>
        <w:p w14:paraId="09E8FC76" w14:textId="77777777" w:rsidR="0008724C" w:rsidRDefault="0008724C" w:rsidP="0008724C">
          <w:pPr>
            <w:pStyle w:val="CitaviBibliographyEntry"/>
          </w:pPr>
          <w:bookmarkStart w:id="211" w:name="_CTVL001940bb32260bb409d98e80f93a50dec03"/>
          <w:r>
            <w:t>Myers, B. L., Kappelman, L. A., &amp; Prybutok, V. R. (1997). A Comprehensive Model for Assessing the Quality and Productivity of the Information Systems Function.</w:t>
          </w:r>
          <w:bookmarkEnd w:id="211"/>
          <w:r>
            <w:t xml:space="preserve"> </w:t>
          </w:r>
          <w:r w:rsidRPr="0008724C">
            <w:rPr>
              <w:i/>
            </w:rPr>
            <w:t>Information Resources Management Journal</w:t>
          </w:r>
          <w:r w:rsidRPr="0008724C">
            <w:t xml:space="preserve">, </w:t>
          </w:r>
          <w:r w:rsidRPr="0008724C">
            <w:rPr>
              <w:i/>
            </w:rPr>
            <w:t>10</w:t>
          </w:r>
          <w:r w:rsidRPr="0008724C">
            <w:t>(1), 6–26. https://doi.org/10.4018/irmj.1997010101</w:t>
          </w:r>
        </w:p>
        <w:p w14:paraId="3FF47D27" w14:textId="77777777" w:rsidR="0008724C" w:rsidRDefault="0008724C" w:rsidP="0008724C">
          <w:pPr>
            <w:pStyle w:val="CitaviBibliographyEntry"/>
          </w:pPr>
          <w:bookmarkStart w:id="212" w:name="_CTVL0015a391e413c5a40859500b06eaa59c969"/>
          <w:r>
            <w:t>Nair, V., &amp; Hinton, G. E. (2010). Rectified linear units improve restricted boltzmann machines. In</w:t>
          </w:r>
          <w:bookmarkEnd w:id="212"/>
          <w:r>
            <w:t xml:space="preserve"> </w:t>
          </w:r>
          <w:r w:rsidRPr="0008724C">
            <w:rPr>
              <w:i/>
            </w:rPr>
            <w:t>Icml</w:t>
          </w:r>
          <w:r w:rsidRPr="0008724C">
            <w:t>.</w:t>
          </w:r>
        </w:p>
        <w:p w14:paraId="6B67CF1A" w14:textId="77777777" w:rsidR="0008724C" w:rsidRDefault="0008724C" w:rsidP="0008724C">
          <w:pPr>
            <w:pStyle w:val="CitaviBibliographyEntry"/>
          </w:pPr>
          <w:bookmarkStart w:id="213"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213"/>
          <w:r>
            <w:t xml:space="preserve"> </w:t>
          </w:r>
          <w:r w:rsidRPr="0008724C">
            <w:rPr>
              <w:i/>
            </w:rPr>
            <w:t>Deep Learning Recommendation Model for Personalization and Recommendation Systems</w:t>
          </w:r>
          <w:r w:rsidRPr="0008724C">
            <w:t xml:space="preserve">. Retrieved from http://arxiv.org/pdf/1906.00091v1 </w:t>
          </w:r>
        </w:p>
        <w:p w14:paraId="78AC8E9C" w14:textId="77777777" w:rsidR="0008724C" w:rsidRDefault="0008724C" w:rsidP="0008724C">
          <w:pPr>
            <w:pStyle w:val="CitaviBibliographyEntry"/>
          </w:pPr>
          <w:bookmarkStart w:id="214"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72021DF6" w14:textId="77777777" w:rsidR="0008724C" w:rsidRDefault="0008724C" w:rsidP="0008724C">
          <w:pPr>
            <w:pStyle w:val="CitaviBibliographyEntry"/>
          </w:pPr>
          <w:bookmarkStart w:id="215" w:name="_CTVL001d58c64bc525b456e8ec2c748df0c8f82"/>
          <w:bookmarkEnd w:id="214"/>
          <w:r>
            <w:t>Pandas (n.d.). pandas. Retrieved from https://pandas.pydata.org/</w:t>
          </w:r>
        </w:p>
        <w:p w14:paraId="38E5ABAD" w14:textId="77777777" w:rsidR="0008724C" w:rsidRDefault="0008724C" w:rsidP="0008724C">
          <w:pPr>
            <w:pStyle w:val="CitaviBibliographyEntry"/>
          </w:pPr>
          <w:bookmarkStart w:id="216" w:name="_CTVL001eba84538ac07417892f6534d797d40ab"/>
          <w:bookmarkEnd w:id="215"/>
          <w:r>
            <w:t>Qahtan, A. A., Alharbi, B., Wang, S., &amp; Zhang, X. [Xiangliang] (2015). A PCA-Based Change Detection Framework for Multidimensional Data Streams: Change Detection in Multidimensional Data Streams. In</w:t>
          </w:r>
          <w:bookmarkEnd w:id="216"/>
          <w:r>
            <w:t xml:space="preserve"> </w:t>
          </w:r>
          <w:r w:rsidRPr="0008724C">
            <w:rPr>
              <w:i/>
            </w:rPr>
            <w:t xml:space="preserve">KDD ’15, Proceedings of the 21th ACM SIGKDD International Conference on Knowledge Discovery and Data Mining </w:t>
          </w:r>
          <w:r w:rsidRPr="0008724C">
            <w:t>(pp. 935–944). New York, NY, USA: Association for Computing Machinery. https://doi.org/10.1145/2783258.2783359</w:t>
          </w:r>
        </w:p>
        <w:p w14:paraId="24023A31" w14:textId="77777777" w:rsidR="0008724C" w:rsidRDefault="0008724C" w:rsidP="0008724C">
          <w:pPr>
            <w:pStyle w:val="CitaviBibliographyEntry"/>
          </w:pPr>
          <w:bookmarkStart w:id="217" w:name="_CTVL001d7b32e07c55f47bf90cea967c13decb7"/>
          <w:r>
            <w:t>Refinitiv (2020).</w:t>
          </w:r>
          <w:bookmarkEnd w:id="217"/>
          <w:r>
            <w:t xml:space="preserve"> </w:t>
          </w:r>
          <w:r w:rsidRPr="0008724C">
            <w:rPr>
              <w:i/>
            </w:rPr>
            <w:t>THE RISE OF THE DATA SCIENTIST:: Machine learning models for the future</w:t>
          </w:r>
          <w:r w:rsidRPr="0008724C">
            <w:t xml:space="preserve">. Retrieved from https://www.refinitiv.com/en/resources/special-report/refinitiv-2020-artificial-intelligence-machine-learning-global-study </w:t>
          </w:r>
        </w:p>
        <w:p w14:paraId="52B2A2C3" w14:textId="77777777" w:rsidR="0008724C" w:rsidRDefault="0008724C" w:rsidP="0008724C">
          <w:pPr>
            <w:pStyle w:val="CitaviBibliographyEntry"/>
          </w:pPr>
          <w:bookmarkStart w:id="218" w:name="_CTVL0011c377dae22404f24b133b8953277f652"/>
          <w:r>
            <w:t>Rendle, S., Krichene, W., Zhang, L., &amp; Anderson, J. (2020). Neural Collaborative Filtering vs. Matrix Factorization Revisited. In</w:t>
          </w:r>
          <w:bookmarkEnd w:id="218"/>
          <w:r>
            <w:t xml:space="preserve"> </w:t>
          </w:r>
          <w:r w:rsidRPr="0008724C">
            <w:rPr>
              <w:i/>
            </w:rPr>
            <w:t xml:space="preserve">Fourteenth ACM Conference on Recommender Systems </w:t>
          </w:r>
          <w:r w:rsidRPr="0008724C">
            <w:t>(pp. 240–248). New York, NY, USA: Association for Computing Machinery. https://doi.org/10.1145/3383313.3412488</w:t>
          </w:r>
        </w:p>
        <w:p w14:paraId="53B05DA3" w14:textId="77777777" w:rsidR="0008724C" w:rsidRDefault="0008724C" w:rsidP="0008724C">
          <w:pPr>
            <w:pStyle w:val="CitaviBibliographyEntry"/>
          </w:pPr>
          <w:bookmarkStart w:id="219" w:name="_CTVL001f5088e61a86547eebc9ca98fef3c4212"/>
          <w:r>
            <w:t>Renggli, C., Rimanic, L., Gürel, N. M., Karlaš, B., Wu, W., &amp; Zhang, C. (2021, February 15).</w:t>
          </w:r>
          <w:bookmarkEnd w:id="219"/>
          <w:r>
            <w:t xml:space="preserve"> </w:t>
          </w:r>
          <w:r w:rsidRPr="0008724C">
            <w:rPr>
              <w:i/>
            </w:rPr>
            <w:t>A Data Quality-Driven View of MLOps</w:t>
          </w:r>
          <w:r w:rsidRPr="0008724C">
            <w:t xml:space="preserve">. Retrieved from http://arxiv.org/pdf/2102.07750v1 </w:t>
          </w:r>
        </w:p>
        <w:p w14:paraId="4CC28B3E" w14:textId="77777777" w:rsidR="0008724C" w:rsidRDefault="0008724C" w:rsidP="0008724C">
          <w:pPr>
            <w:pStyle w:val="CitaviBibliographyEntry"/>
          </w:pPr>
          <w:bookmarkStart w:id="220" w:name="_CTVL001afe4070d69ce4362aa65c65d75cc5021"/>
          <w:r>
            <w:t>Rimol, M. (2021, November 22).</w:t>
          </w:r>
          <w:bookmarkEnd w:id="220"/>
          <w:r>
            <w:t xml:space="preserve"> </w:t>
          </w:r>
          <w:r w:rsidRPr="0008724C">
            <w:rPr>
              <w:i/>
            </w:rPr>
            <w:t>Gartner Forecasts Worldwide Artificial Intelligence Software Market to Reach $62 Billion in 2022</w:t>
          </w:r>
          <w:r w:rsidRPr="0008724C">
            <w:t xml:space="preserve">. Retrieved from Gartner website: https://www.gartner.com/en/newsroom/press-releases/2021-11-22-gartner-forecasts-worldwide-artificial-intelligence-software-market-to-reach-62-billion-in-2022 </w:t>
          </w:r>
        </w:p>
        <w:p w14:paraId="0FF6AFFF" w14:textId="77777777" w:rsidR="0008724C" w:rsidRDefault="0008724C" w:rsidP="0008724C">
          <w:pPr>
            <w:pStyle w:val="CitaviBibliographyEntry"/>
            <w:rPr>
              <w:i/>
            </w:rPr>
          </w:pPr>
          <w:bookmarkStart w:id="221" w:name="_CTVL0011b70ababf0ef401d957781d605e2c3e7"/>
          <w:r>
            <w:lastRenderedPageBreak/>
            <w:t>Rosenblatt, F. (1961).</w:t>
          </w:r>
          <w:bookmarkEnd w:id="221"/>
          <w:r>
            <w:t xml:space="preserve"> </w:t>
          </w:r>
          <w:r w:rsidRPr="0008724C">
            <w:rPr>
              <w:i/>
            </w:rPr>
            <w:t xml:space="preserve">Principles of neurodynamics. perceptrons and the theory of brain mechanisms. </w:t>
          </w:r>
        </w:p>
        <w:p w14:paraId="687ADBD0" w14:textId="77777777" w:rsidR="0008724C" w:rsidRDefault="0008724C" w:rsidP="0008724C">
          <w:pPr>
            <w:pStyle w:val="CitaviBibliographyEntry"/>
          </w:pPr>
          <w:bookmarkStart w:id="222" w:name="_CTVL001fda79fb0273c4e0dadd2eb66caed3747"/>
          <w:r>
            <w:t>Ruf, P., Madan, M., Reich, C., &amp; Ould-Abdeslam, D. (2021). Demystifying MLOps and Presenting a Recipe for the Selection of Open-Source Tools.</w:t>
          </w:r>
          <w:bookmarkEnd w:id="222"/>
          <w:r>
            <w:t xml:space="preserve"> </w:t>
          </w:r>
          <w:r w:rsidRPr="0008724C">
            <w:rPr>
              <w:i/>
            </w:rPr>
            <w:t>Applied Sciences</w:t>
          </w:r>
          <w:r w:rsidRPr="0008724C">
            <w:t xml:space="preserve">, </w:t>
          </w:r>
          <w:r w:rsidRPr="0008724C">
            <w:rPr>
              <w:i/>
            </w:rPr>
            <w:t>11</w:t>
          </w:r>
          <w:r w:rsidRPr="0008724C">
            <w:t>(19), 8861. https://doi.org/10.3390/app11198861</w:t>
          </w:r>
        </w:p>
        <w:p w14:paraId="0C8657F8" w14:textId="77777777" w:rsidR="0008724C" w:rsidRDefault="0008724C" w:rsidP="0008724C">
          <w:pPr>
            <w:pStyle w:val="CitaviBibliographyEntry"/>
          </w:pPr>
          <w:bookmarkStart w:id="223"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7AEB1D25" w14:textId="77777777" w:rsidR="0008724C" w:rsidRDefault="0008724C" w:rsidP="0008724C">
          <w:pPr>
            <w:pStyle w:val="CitaviBibliographyEntry"/>
          </w:pPr>
          <w:bookmarkStart w:id="224" w:name="_CTVL0018c0e0b3fa7c240d7ac6e9536b78b8304"/>
          <w:bookmarkEnd w:id="223"/>
          <w:r>
            <w:t>Sculley, D., Holt, G., Golovin, D., Davydov, E., Phillips, T., Ebner, D., . . . Dennison, D. (2015). Hidden technical debt in machine learning systems.</w:t>
          </w:r>
          <w:bookmarkEnd w:id="224"/>
          <w:r>
            <w:t xml:space="preserve"> </w:t>
          </w:r>
          <w:r w:rsidRPr="0008724C">
            <w:rPr>
              <w:i/>
            </w:rPr>
            <w:t>Advances in Neural Information Processing Systems</w:t>
          </w:r>
          <w:r w:rsidRPr="0008724C">
            <w:t xml:space="preserve">, </w:t>
          </w:r>
          <w:r w:rsidRPr="0008724C">
            <w:rPr>
              <w:i/>
            </w:rPr>
            <w:t>28</w:t>
          </w:r>
          <w:r w:rsidRPr="0008724C">
            <w:t>(2), 2503–2511.</w:t>
          </w:r>
        </w:p>
        <w:p w14:paraId="6B26C469" w14:textId="77777777" w:rsidR="0008724C" w:rsidRDefault="0008724C" w:rsidP="0008724C">
          <w:pPr>
            <w:pStyle w:val="CitaviBibliographyEntry"/>
          </w:pPr>
          <w:bookmarkStart w:id="225" w:name="_CTVL001bf6fe32adde348f7870c8c5e52d6b439"/>
          <w:r>
            <w:t>Serban, A., van der Blom, K., Hoos, H., &amp; Visser, J. (2020). Adoption and Effects of Software Engineering Best Practices in Machine Learning,</w:t>
          </w:r>
          <w:bookmarkEnd w:id="225"/>
          <w:r>
            <w:t xml:space="preserve"> </w:t>
          </w:r>
          <w:r w:rsidRPr="0008724C">
            <w:rPr>
              <w:i/>
            </w:rPr>
            <w:t>1</w:t>
          </w:r>
          <w:r w:rsidRPr="0008724C">
            <w:t>, 1–12. https://doi.org/10.1145/3382494.3410681</w:t>
          </w:r>
        </w:p>
        <w:p w14:paraId="251D6DBB" w14:textId="77777777" w:rsidR="0008724C" w:rsidRDefault="0008724C" w:rsidP="0008724C">
          <w:pPr>
            <w:pStyle w:val="CitaviBibliographyEntry"/>
          </w:pPr>
          <w:bookmarkStart w:id="226" w:name="_CTVL0010ea2218ffdb74a62a854f437b2d7d86c"/>
          <w:r>
            <w:t>Shan, Y., Hoens, T. R., Jiao, J., Wang, H., Yu, D., &amp; Mao, J. C. (2016). Deep Crossing. In B. Krishnapuram, M. Shah, A. Smola, C. Aggarwal, D. Shen, &amp; R. Rastogi (Eds.),</w:t>
          </w:r>
          <w:bookmarkEnd w:id="226"/>
          <w:r>
            <w:t xml:space="preserve"> </w:t>
          </w:r>
          <w:r w:rsidRPr="0008724C">
            <w:rPr>
              <w:i/>
            </w:rPr>
            <w:t xml:space="preserve">Proceedings of the 22nd ACM SIGKDD International Conference on Knowledge Discovery and Data Mining </w:t>
          </w:r>
          <w:r w:rsidRPr="0008724C">
            <w:t>(pp. 255–262). New York, NY, USA: ACM. https://doi.org/10.1145/2939672.2939704</w:t>
          </w:r>
        </w:p>
        <w:p w14:paraId="442EE6A9" w14:textId="77777777" w:rsidR="0008724C" w:rsidRDefault="0008724C" w:rsidP="0008724C">
          <w:pPr>
            <w:pStyle w:val="CitaviBibliographyEntry"/>
          </w:pPr>
          <w:bookmarkStart w:id="227" w:name="_CTVL001f3c9377022c340969aa07cf5a944794c"/>
          <w:r>
            <w:t>Singh, P. K., Choudhury, P., Dey, A. K., &amp; Pramanik, P. K. D. (2021). Recommender systems: an overview, research trends, and future directions.</w:t>
          </w:r>
          <w:bookmarkEnd w:id="227"/>
          <w:r>
            <w:t xml:space="preserve"> </w:t>
          </w:r>
          <w:r w:rsidRPr="0008724C">
            <w:rPr>
              <w:i/>
            </w:rPr>
            <w:t>International Journal of Business and Systems Research</w:t>
          </w:r>
          <w:r w:rsidRPr="0008724C">
            <w:t xml:space="preserve">, </w:t>
          </w:r>
          <w:r w:rsidRPr="0008724C">
            <w:rPr>
              <w:i/>
            </w:rPr>
            <w:t>15</w:t>
          </w:r>
          <w:r w:rsidRPr="0008724C">
            <w:t>(1), 14. https://doi.org/10.1504/ijbsr.2021.10033303</w:t>
          </w:r>
        </w:p>
        <w:p w14:paraId="6F66334A" w14:textId="77777777" w:rsidR="0008724C" w:rsidRDefault="0008724C" w:rsidP="0008724C">
          <w:pPr>
            <w:pStyle w:val="CitaviBibliographyEntry"/>
          </w:pPr>
          <w:bookmarkStart w:id="228"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228"/>
          <w:r>
            <w:t xml:space="preserve"> </w:t>
          </w:r>
          <w:r w:rsidRPr="0008724C">
            <w:rPr>
              <w:i/>
            </w:rPr>
            <w:t>Machine Learning and Knowledge Extraction</w:t>
          </w:r>
          <w:r w:rsidRPr="0008724C">
            <w:t xml:space="preserve">, </w:t>
          </w:r>
          <w:r w:rsidRPr="0008724C">
            <w:rPr>
              <w:i/>
            </w:rPr>
            <w:t>3</w:t>
          </w:r>
          <w:r w:rsidRPr="0008724C">
            <w:t>(2), 392–413. https://doi.org/10.3390/make3020020</w:t>
          </w:r>
        </w:p>
        <w:p w14:paraId="5490A334" w14:textId="77777777" w:rsidR="0008724C" w:rsidRDefault="0008724C" w:rsidP="0008724C">
          <w:pPr>
            <w:pStyle w:val="CitaviBibliographyEntry"/>
          </w:pPr>
          <w:bookmarkStart w:id="229" w:name="_CTVL001d901da9015e84747bfcb5647573b2436"/>
          <w:r>
            <w:t>Su, X., &amp; Khoshgoftaar, T. M. (2009). A Survey of Collaborative Filtering Techniques.</w:t>
          </w:r>
          <w:bookmarkEnd w:id="229"/>
          <w:r>
            <w:t xml:space="preserve"> </w:t>
          </w:r>
          <w:r w:rsidRPr="0008724C">
            <w:rPr>
              <w:i/>
            </w:rPr>
            <w:t>Advances in Artificial Intelligence</w:t>
          </w:r>
          <w:r w:rsidRPr="0008724C">
            <w:t xml:space="preserve">, </w:t>
          </w:r>
          <w:r w:rsidRPr="0008724C">
            <w:rPr>
              <w:i/>
            </w:rPr>
            <w:t>2009</w:t>
          </w:r>
          <w:r w:rsidRPr="0008724C">
            <w:t>, 1–19. https://doi.org/10.1155/2009/421425</w:t>
          </w:r>
        </w:p>
        <w:p w14:paraId="3CFE6545" w14:textId="77777777" w:rsidR="0008724C" w:rsidRDefault="0008724C" w:rsidP="0008724C">
          <w:pPr>
            <w:pStyle w:val="CitaviBibliographyEntry"/>
          </w:pPr>
          <w:bookmarkStart w:id="230" w:name="_CTVL0014d0825e1efea49a4a221d4a6aa77abec"/>
          <w:r>
            <w:t>Symeonidis, G., Nerantzis, E., Kazakis, A., &amp; Papakostas, G. A. (2022). MLOps - Definitions, Tools and Challenges. In</w:t>
          </w:r>
          <w:bookmarkEnd w:id="230"/>
          <w:r>
            <w:t xml:space="preserve"> </w:t>
          </w:r>
          <w:r w:rsidRPr="0008724C">
            <w:rPr>
              <w:i/>
            </w:rPr>
            <w:t xml:space="preserve">2022 IEEE 12th Annual Computing and Communication Workshop and Conference (CCWC) </w:t>
          </w:r>
          <w:r w:rsidRPr="0008724C">
            <w:t>(pp. 453–460). IEEE. https://doi.org/10.1109/CCWC54503.2022.9720902</w:t>
          </w:r>
        </w:p>
        <w:p w14:paraId="6C136E97" w14:textId="77777777" w:rsidR="0008724C" w:rsidRDefault="0008724C" w:rsidP="0008724C">
          <w:pPr>
            <w:pStyle w:val="CitaviBibliographyEntry"/>
          </w:pPr>
          <w:bookmarkStart w:id="231" w:name="_CTVL001be73c4f845cc48e1b8ca161c0d73770a"/>
          <w:r>
            <w:t>Tamburri, D. A. (2020). Sustainable MLOps: Trends and Challenges. In</w:t>
          </w:r>
          <w:bookmarkEnd w:id="231"/>
          <w:r>
            <w:t xml:space="preserve"> </w:t>
          </w:r>
          <w:r w:rsidRPr="0008724C">
            <w:rPr>
              <w:i/>
            </w:rPr>
            <w:t xml:space="preserve">2020 22nd International Symposium on Symbolic and Numeric Algorithms for Scientific Computing (SYNASC) </w:t>
          </w:r>
          <w:r w:rsidRPr="0008724C">
            <w:t>(pp. 17–23). IEEE. https://doi.org/10.1109/SYNASC51798.2020.00015</w:t>
          </w:r>
        </w:p>
        <w:p w14:paraId="338FB68A" w14:textId="77777777" w:rsidR="0008724C" w:rsidRDefault="0008724C" w:rsidP="0008724C">
          <w:pPr>
            <w:pStyle w:val="CitaviBibliographyEntry"/>
          </w:pPr>
          <w:bookmarkStart w:id="232" w:name="_CTVL001ca86fb2216cc4684a0165370b7561d52"/>
          <w:r>
            <w:lastRenderedPageBreak/>
            <w:t>TensorFlow (n.d.). TensorFlow Recommenders. Retrieved from https://www.tensorflow.org/recommenders</w:t>
          </w:r>
        </w:p>
        <w:p w14:paraId="73F679CC" w14:textId="77777777" w:rsidR="0008724C" w:rsidRDefault="0008724C" w:rsidP="0008724C">
          <w:pPr>
            <w:pStyle w:val="CitaviBibliographyEntry"/>
          </w:pPr>
          <w:bookmarkStart w:id="233" w:name="_CTVL0014f6a45c63ee14703a167af60e42ede23"/>
          <w:bookmarkEnd w:id="232"/>
          <w:r>
            <w:t>TensorFlow (2022a). Deep &amp; Cross Network (DCN). Retrieved from https://www.tensorflow.org/recommenders/examples/dcn</w:t>
          </w:r>
        </w:p>
        <w:p w14:paraId="507FB5ED" w14:textId="77777777" w:rsidR="0008724C" w:rsidRDefault="0008724C" w:rsidP="0008724C">
          <w:pPr>
            <w:pStyle w:val="CitaviBibliographyEntry"/>
          </w:pPr>
          <w:bookmarkStart w:id="234" w:name="_CTVL00152fb0ebe12bf4715811c42ff098d666d"/>
          <w:bookmarkEnd w:id="233"/>
          <w:r>
            <w:t>TensorFlow (2022b). TFRS API: All symbols in TensorFlow Recommenders. Retrieved from https://www.tensorflow.org/recommenders/api_docs/python/tfrs/all_symbols</w:t>
          </w:r>
        </w:p>
        <w:p w14:paraId="55FCA32A" w14:textId="77777777" w:rsidR="0008724C" w:rsidRDefault="0008724C" w:rsidP="0008724C">
          <w:pPr>
            <w:pStyle w:val="CitaviBibliographyEntry"/>
          </w:pPr>
          <w:bookmarkStart w:id="235" w:name="_CTVL0010396afe5ba6442bbb8faaa092f83e6ed"/>
          <w:bookmarkEnd w:id="234"/>
          <w:r>
            <w:t>Theodoridis, J., &amp; Grießhaber, D. (n.d.). Deeplearning Cluster - Docs. Retrieved from https://deeplearn.pages.mi.hdm-stuttgart.de/docs/</w:t>
          </w:r>
        </w:p>
        <w:p w14:paraId="7D6FC3B5" w14:textId="77777777" w:rsidR="0008724C" w:rsidRDefault="0008724C" w:rsidP="0008724C">
          <w:pPr>
            <w:pStyle w:val="CitaviBibliographyEntry"/>
          </w:pPr>
          <w:bookmarkStart w:id="236" w:name="_CTVL0017b613a10395c40f9b01f41448c8ad104"/>
          <w:bookmarkEnd w:id="235"/>
          <w:r>
            <w:t>Vellido, A., Lisboa, P. J., &amp; Meehan, K. (2000). Quantitative Characterization and Prediction of On-Line Purchasing Behavior: A Latent Variable Approach.</w:t>
          </w:r>
          <w:bookmarkEnd w:id="236"/>
          <w:r>
            <w:t xml:space="preserve"> </w:t>
          </w:r>
          <w:r w:rsidRPr="0008724C">
            <w:rPr>
              <w:i/>
            </w:rPr>
            <w:t>International Journal of Electronic Commerce</w:t>
          </w:r>
          <w:r w:rsidRPr="0008724C">
            <w:t xml:space="preserve">, </w:t>
          </w:r>
          <w:r w:rsidRPr="0008724C">
            <w:rPr>
              <w:i/>
            </w:rPr>
            <w:t>4</w:t>
          </w:r>
          <w:r w:rsidRPr="0008724C">
            <w:t>(4), 83–104. https://doi.org/10.1080/10864415.2000.11518380</w:t>
          </w:r>
        </w:p>
        <w:p w14:paraId="35FCE032" w14:textId="77777777" w:rsidR="0008724C" w:rsidRDefault="0008724C" w:rsidP="0008724C">
          <w:pPr>
            <w:pStyle w:val="CitaviBibliographyEntry"/>
          </w:pPr>
          <w:bookmarkStart w:id="237" w:name="_CTVL00107b59ad7728a4751ac1c97f8b0ba36fb"/>
          <w:r>
            <w:t>Wang, R., Fu, B., Fu, G., &amp; Wang, M. (2017, August 17).</w:t>
          </w:r>
          <w:bookmarkEnd w:id="237"/>
          <w:r>
            <w:t xml:space="preserve"> </w:t>
          </w:r>
          <w:r w:rsidRPr="0008724C">
            <w:rPr>
              <w:i/>
            </w:rPr>
            <w:t>Deep &amp; Cross Network for Ad Click Predictions</w:t>
          </w:r>
          <w:r w:rsidRPr="0008724C">
            <w:t>. Retrieved from http://arxiv.org/pdf/1708.05123v1 https://doi.org/AdKDD</w:t>
          </w:r>
        </w:p>
        <w:p w14:paraId="12A81F60" w14:textId="77777777" w:rsidR="0008724C" w:rsidRDefault="0008724C" w:rsidP="0008724C">
          <w:pPr>
            <w:pStyle w:val="CitaviBibliographyEntry"/>
          </w:pPr>
          <w:bookmarkStart w:id="238"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238"/>
          <w:r>
            <w:t xml:space="preserve"> </w:t>
          </w:r>
          <w:r w:rsidRPr="0008724C">
            <w:rPr>
              <w:i/>
            </w:rPr>
            <w:t xml:space="preserve">Proceedings of the Web Conference 2021 </w:t>
          </w:r>
          <w:r w:rsidRPr="0008724C">
            <w:t>(pp. 1785–1797). New York, NY, USA: ACM. https://doi.org/10.1145/3442381.3450078</w:t>
          </w:r>
        </w:p>
        <w:p w14:paraId="2C0B3489" w14:textId="77777777" w:rsidR="0008724C" w:rsidRDefault="0008724C" w:rsidP="0008724C">
          <w:pPr>
            <w:pStyle w:val="CitaviBibliographyEntry"/>
          </w:pPr>
          <w:bookmarkStart w:id="239" w:name="_CTVL001ac17342124684964b43fc4b0238de8e6"/>
          <w:r>
            <w:t>Wei, W. (2022, June 9). Question: examples/best practices for integrating tfrs with tfx #380. Retrieved from https://github.com/tensorflow/recommenders/issues/380#issuecomment-1151934730</w:t>
          </w:r>
        </w:p>
        <w:p w14:paraId="387F514D" w14:textId="77777777" w:rsidR="0008724C" w:rsidRDefault="0008724C" w:rsidP="0008724C">
          <w:pPr>
            <w:pStyle w:val="CitaviBibliographyEntry"/>
          </w:pPr>
          <w:bookmarkStart w:id="240" w:name="_CTVL0014c2e6615c4b542419b7a225008c0f5c7"/>
          <w:bookmarkEnd w:id="239"/>
          <w:r>
            <w:t>Yan, Y., &amp; Li, L. (2020). xDeepInt: a hybrid architecture for modeling the vector-wise and bit-wise feature interactions.</w:t>
          </w:r>
        </w:p>
        <w:p w14:paraId="5545FFE7" w14:textId="77777777" w:rsidR="0008724C" w:rsidRDefault="0008724C" w:rsidP="0008724C">
          <w:pPr>
            <w:pStyle w:val="CitaviBibliographyEntry"/>
          </w:pPr>
          <w:bookmarkStart w:id="241" w:name="_CTVL001dbb186a3b223468da3083f0961f01254"/>
          <w:bookmarkEnd w:id="240"/>
          <w:r>
            <w:t>Yavuz, B., &amp; Chockalingam, P. (2019). Introducing Delta Time Travel for Large Scale Data Lakes. Retrieved from https://databricks.com/de/blog/2019/02/04/introducing-delta-time-travel-for-large-scale-data-lakes.html</w:t>
          </w:r>
        </w:p>
        <w:p w14:paraId="2D58338A" w14:textId="77777777" w:rsidR="0008724C" w:rsidRDefault="0008724C" w:rsidP="0008724C">
          <w:pPr>
            <w:pStyle w:val="CitaviBibliographyEntry"/>
          </w:pPr>
          <w:bookmarkStart w:id="242" w:name="_CTVL001bfb220fb294440b4ac6b74af960989b8"/>
          <w:bookmarkEnd w:id="241"/>
          <w:r>
            <w:t>Zaharia, M., Chen, A., Davidson, A., Ghodsi, A., Hong, S. A., Konwinski, A., . . . others (2018). Accelerating the machine learning lifecycle with MLflow.</w:t>
          </w:r>
          <w:bookmarkEnd w:id="242"/>
          <w:r>
            <w:t xml:space="preserve"> </w:t>
          </w:r>
          <w:r w:rsidRPr="0008724C">
            <w:rPr>
              <w:i/>
            </w:rPr>
            <w:t>IEEE Data Eng. Bull.</w:t>
          </w:r>
          <w:r w:rsidRPr="0008724C">
            <w:t xml:space="preserve">, </w:t>
          </w:r>
          <w:r w:rsidRPr="0008724C">
            <w:rPr>
              <w:i/>
            </w:rPr>
            <w:t>41</w:t>
          </w:r>
          <w:r w:rsidRPr="0008724C">
            <w:t>(4), 39–45.</w:t>
          </w:r>
        </w:p>
        <w:p w14:paraId="6C546B3A" w14:textId="5F18A249" w:rsidR="00B32AE3" w:rsidRDefault="0008724C" w:rsidP="0008724C">
          <w:pPr>
            <w:pStyle w:val="CitaviBibliographyEntry"/>
          </w:pPr>
          <w:bookmarkStart w:id="243" w:name="_CTVL001d2ee07bd224242238ebb8b67b546de84"/>
          <w:r>
            <w:t>Zhang, Y., Chen, L., Yang, S., Yuan, M., Yi, H., Zhang, J. [Jie], . . . Zheng, B. (2022, April 11).</w:t>
          </w:r>
          <w:bookmarkEnd w:id="243"/>
          <w:r>
            <w:t xml:space="preserve"> </w:t>
          </w:r>
          <w:r w:rsidRPr="0008724C">
            <w:rPr>
              <w:i/>
            </w:rPr>
            <w:t>PICASSO: Unleashing the Potential of GPU-centric Training for Wide-and-deep Recommender Systems</w:t>
          </w:r>
          <w:r w:rsidRPr="0008724C">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2E6B7" w14:textId="77777777" w:rsidR="002D3818" w:rsidRDefault="002D3818">
      <w:pPr>
        <w:spacing w:before="0" w:line="240" w:lineRule="auto"/>
      </w:pPr>
      <w:r>
        <w:separator/>
      </w:r>
    </w:p>
  </w:endnote>
  <w:endnote w:type="continuationSeparator" w:id="0">
    <w:p w14:paraId="16F690AB" w14:textId="77777777" w:rsidR="002D3818" w:rsidRDefault="002D3818">
      <w:pPr>
        <w:spacing w:before="0" w:line="240" w:lineRule="auto"/>
      </w:pPr>
      <w:r>
        <w:continuationSeparator/>
      </w:r>
    </w:p>
  </w:endnote>
  <w:endnote w:type="continuationNotice" w:id="1">
    <w:p w14:paraId="2A56FE97" w14:textId="77777777" w:rsidR="002D3818" w:rsidRDefault="002D381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FE541" w14:textId="77777777" w:rsidR="002D3818" w:rsidRDefault="002D3818">
      <w:pPr>
        <w:spacing w:before="0" w:line="240" w:lineRule="auto"/>
      </w:pPr>
      <w:r>
        <w:separator/>
      </w:r>
    </w:p>
  </w:footnote>
  <w:footnote w:type="continuationSeparator" w:id="0">
    <w:p w14:paraId="6EA5C607" w14:textId="77777777" w:rsidR="002D3818" w:rsidRDefault="002D3818">
      <w:pPr>
        <w:spacing w:before="0" w:line="240" w:lineRule="auto"/>
      </w:pPr>
      <w:r>
        <w:continuationSeparator/>
      </w:r>
    </w:p>
  </w:footnote>
  <w:footnote w:type="continuationNotice" w:id="1">
    <w:p w14:paraId="7F5D05FE" w14:textId="77777777" w:rsidR="002D3818" w:rsidRDefault="002D3818">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Hinton, Srivastava, Krizhevsky, Sutskever, and Salakhutdinov (2012)</w:t>
          </w:r>
          <w:r w:rsidR="003B55EC">
            <w:fldChar w:fldCharType="end"/>
          </w:r>
        </w:sdtContent>
      </w:sdt>
      <w:r w:rsidR="000A108A">
        <w:t>.</w:t>
      </w:r>
    </w:p>
  </w:footnote>
  <w:footnote w:id="7">
    <w:p w14:paraId="06199A37" w14:textId="207CF8E4"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AA5F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zBUMjE6NDc6MjQ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End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data_fet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3FA24" w14:textId="055431CB" w:rsidR="00B337B7" w:rsidRDefault="00B337B7" w:rsidP="009A796E">
    <w:pPr>
      <w:pStyle w:val="Kopfzeile"/>
      <w:pBdr>
        <w:bottom w:val="none" w:sz="0" w:space="0" w:color="auto"/>
      </w:pBdr>
      <w:tabs>
        <w:tab w:val="clear" w:pos="7938"/>
        <w:tab w:val="right" w:pos="8505"/>
      </w:tabs>
    </w:pPr>
    <w:r>
      <w:fldChar w:fldCharType="begin"/>
    </w:r>
    <w:r>
      <w:instrText xml:space="preserve"> IF  </w:instrText>
    </w:r>
    <w:r w:rsidR="00AA5F34">
      <w:fldChar w:fldCharType="begin"/>
    </w:r>
    <w:r w:rsidR="00AA5F34">
      <w:instrText xml:space="preserve"> STYLEREF "Überschrift 1" \n \* MERGEFORMAT </w:instrText>
    </w:r>
    <w:r w:rsidR="00AA5F34">
      <w:fldChar w:fldCharType="separate"/>
    </w:r>
    <w:r w:rsidR="00AA5F34">
      <w:rPr>
        <w:noProof/>
      </w:rPr>
      <w:instrText>4</w:instrText>
    </w:r>
    <w:r w:rsidR="00AA5F34">
      <w:rPr>
        <w:noProof/>
      </w:rPr>
      <w:fldChar w:fldCharType="end"/>
    </w:r>
    <w:r>
      <w:instrText xml:space="preserve">&lt;&gt;"0" </w:instrText>
    </w:r>
    <w:r>
      <w:fldChar w:fldCharType="begin"/>
    </w:r>
    <w:r>
      <w:instrText xml:space="preserve"> QUOTE </w:instrText>
    </w:r>
    <w:r w:rsidR="00AA5F34">
      <w:fldChar w:fldCharType="begin"/>
    </w:r>
    <w:r w:rsidR="00AA5F34">
      <w:instrText xml:space="preserve"> STYLEREF "Überschrift 1" \n \* MERGEFORMAT </w:instrText>
    </w:r>
    <w:r w:rsidR="00AA5F34">
      <w:fldChar w:fldCharType="separate"/>
    </w:r>
    <w:r w:rsidR="00AA5F34">
      <w:rPr>
        <w:noProof/>
      </w:rPr>
      <w:instrText>4</w:instrText>
    </w:r>
    <w:r w:rsidR="00AA5F34">
      <w:rPr>
        <w:noProof/>
      </w:rPr>
      <w:fldChar w:fldCharType="end"/>
    </w:r>
    <w:r>
      <w:instrText xml:space="preserve"> " " \* MERGEFORMAT </w:instrText>
    </w:r>
    <w:r>
      <w:fldChar w:fldCharType="separate"/>
    </w:r>
    <w:r w:rsidR="00AA5F34">
      <w:rPr>
        <w:noProof/>
      </w:rPr>
      <w:instrText>4</w:instrText>
    </w:r>
    <w:r w:rsidR="00AA5F34">
      <w:instrText xml:space="preserve"> </w:instrText>
    </w:r>
    <w:r>
      <w:fldChar w:fldCharType="end"/>
    </w:r>
    <w:r>
      <w:instrText xml:space="preserve"> \* MERGEFORMAT </w:instrText>
    </w:r>
    <w:r w:rsidR="00AA5F34">
      <w:fldChar w:fldCharType="separate"/>
    </w:r>
    <w:r w:rsidR="00AA5F34">
      <w:rPr>
        <w:noProof/>
      </w:rPr>
      <w:t xml:space="preserve">4 </w:t>
    </w:r>
    <w:r>
      <w:fldChar w:fldCharType="end"/>
    </w:r>
    <w:r w:rsidR="00AA5F34">
      <w:fldChar w:fldCharType="begin"/>
    </w:r>
    <w:r w:rsidR="00AA5F34">
      <w:instrText xml:space="preserve"> STYLEREF "Überschrift 1" \* MERGEFORMAT </w:instrText>
    </w:r>
    <w:r w:rsidR="00AA5F34">
      <w:fldChar w:fldCharType="separate"/>
    </w:r>
    <w:r w:rsidR="00AA5F34">
      <w:rPr>
        <w:noProof/>
      </w:rPr>
      <w:t>Design &amp; Development</w:t>
    </w:r>
    <w:r w:rsidR="00AA5F34">
      <w:rPr>
        <w:noProof/>
      </w:rPr>
      <w:fldChar w:fldCharType="end"/>
    </w:r>
    <w:r>
      <w:tab/>
    </w:r>
    <w:r>
      <w:fldChar w:fldCharType="begin"/>
    </w:r>
    <w:r>
      <w:instrText xml:space="preserve"> PAGE  \* MERGEFORMAT </w:instrText>
    </w:r>
    <w:r>
      <w:fldChar w:fldCharType="separate"/>
    </w:r>
    <w:r>
      <w:rPr>
        <w:noProof/>
      </w:rPr>
      <w:t>9</w:t>
    </w:r>
    <w:r>
      <w:fldChar w:fldCharType="end"/>
    </w:r>
  </w:p>
  <w:p w14:paraId="1C6B3993" w14:textId="77777777" w:rsidR="0089531D" w:rsidRDefault="0089531D" w:rsidP="009A796E">
    <w:pPr>
      <w:pStyle w:val="Kopfzeile"/>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53"/>
    <w:rsid w:val="00002AB5"/>
    <w:rsid w:val="00002C90"/>
    <w:rsid w:val="0000300F"/>
    <w:rsid w:val="000030AB"/>
    <w:rsid w:val="0000310B"/>
    <w:rsid w:val="0000418A"/>
    <w:rsid w:val="000047D1"/>
    <w:rsid w:val="00005675"/>
    <w:rsid w:val="000057EA"/>
    <w:rsid w:val="00005A91"/>
    <w:rsid w:val="00005AEC"/>
    <w:rsid w:val="00006B03"/>
    <w:rsid w:val="00006B4D"/>
    <w:rsid w:val="00006BD2"/>
    <w:rsid w:val="00006E0F"/>
    <w:rsid w:val="00007211"/>
    <w:rsid w:val="000076BF"/>
    <w:rsid w:val="00007FC6"/>
    <w:rsid w:val="0001008E"/>
    <w:rsid w:val="000104D3"/>
    <w:rsid w:val="00010704"/>
    <w:rsid w:val="000109C9"/>
    <w:rsid w:val="00010ABD"/>
    <w:rsid w:val="000111F8"/>
    <w:rsid w:val="000112D2"/>
    <w:rsid w:val="000114F5"/>
    <w:rsid w:val="00011667"/>
    <w:rsid w:val="00011858"/>
    <w:rsid w:val="00011F34"/>
    <w:rsid w:val="00012897"/>
    <w:rsid w:val="00012B9A"/>
    <w:rsid w:val="00012D31"/>
    <w:rsid w:val="000131D7"/>
    <w:rsid w:val="00013423"/>
    <w:rsid w:val="000134CF"/>
    <w:rsid w:val="000139ED"/>
    <w:rsid w:val="00013B83"/>
    <w:rsid w:val="000147AC"/>
    <w:rsid w:val="000151C4"/>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6E32"/>
    <w:rsid w:val="00027299"/>
    <w:rsid w:val="000278F8"/>
    <w:rsid w:val="00027FA5"/>
    <w:rsid w:val="00027FBE"/>
    <w:rsid w:val="000311EA"/>
    <w:rsid w:val="00031283"/>
    <w:rsid w:val="0003136F"/>
    <w:rsid w:val="00031CDD"/>
    <w:rsid w:val="00031F58"/>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66CA"/>
    <w:rsid w:val="00036BA3"/>
    <w:rsid w:val="0003731E"/>
    <w:rsid w:val="00037987"/>
    <w:rsid w:val="00037A56"/>
    <w:rsid w:val="00040130"/>
    <w:rsid w:val="00040401"/>
    <w:rsid w:val="00040731"/>
    <w:rsid w:val="0004075A"/>
    <w:rsid w:val="00041301"/>
    <w:rsid w:val="00041683"/>
    <w:rsid w:val="000417BC"/>
    <w:rsid w:val="00041A2E"/>
    <w:rsid w:val="00041FE9"/>
    <w:rsid w:val="000425F5"/>
    <w:rsid w:val="000433AE"/>
    <w:rsid w:val="00043484"/>
    <w:rsid w:val="000439BD"/>
    <w:rsid w:val="00043DE0"/>
    <w:rsid w:val="00043FB6"/>
    <w:rsid w:val="000444E4"/>
    <w:rsid w:val="00044DC5"/>
    <w:rsid w:val="00044FEA"/>
    <w:rsid w:val="00045E67"/>
    <w:rsid w:val="00045EB2"/>
    <w:rsid w:val="000460FA"/>
    <w:rsid w:val="00047563"/>
    <w:rsid w:val="000476DF"/>
    <w:rsid w:val="000479EC"/>
    <w:rsid w:val="00047E2D"/>
    <w:rsid w:val="0005004B"/>
    <w:rsid w:val="00050499"/>
    <w:rsid w:val="00050833"/>
    <w:rsid w:val="000508F6"/>
    <w:rsid w:val="00050A2F"/>
    <w:rsid w:val="000513B4"/>
    <w:rsid w:val="0005232B"/>
    <w:rsid w:val="00052531"/>
    <w:rsid w:val="0005264E"/>
    <w:rsid w:val="00052936"/>
    <w:rsid w:val="00052D52"/>
    <w:rsid w:val="00052F3C"/>
    <w:rsid w:val="00053BB1"/>
    <w:rsid w:val="00053DCF"/>
    <w:rsid w:val="00054188"/>
    <w:rsid w:val="00054928"/>
    <w:rsid w:val="00054A4B"/>
    <w:rsid w:val="00055A86"/>
    <w:rsid w:val="00056575"/>
    <w:rsid w:val="00056785"/>
    <w:rsid w:val="00056A8A"/>
    <w:rsid w:val="00056C01"/>
    <w:rsid w:val="00056DDB"/>
    <w:rsid w:val="00056EA0"/>
    <w:rsid w:val="0005717C"/>
    <w:rsid w:val="0005752A"/>
    <w:rsid w:val="00057A4A"/>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46D8"/>
    <w:rsid w:val="0006471A"/>
    <w:rsid w:val="0006472E"/>
    <w:rsid w:val="000649F0"/>
    <w:rsid w:val="00065174"/>
    <w:rsid w:val="000653B6"/>
    <w:rsid w:val="000654E7"/>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45F"/>
    <w:rsid w:val="000719A8"/>
    <w:rsid w:val="00072204"/>
    <w:rsid w:val="00072753"/>
    <w:rsid w:val="00072A0E"/>
    <w:rsid w:val="00072A3E"/>
    <w:rsid w:val="0007302B"/>
    <w:rsid w:val="00073A55"/>
    <w:rsid w:val="00073A71"/>
    <w:rsid w:val="00074157"/>
    <w:rsid w:val="0007433C"/>
    <w:rsid w:val="000745EE"/>
    <w:rsid w:val="000747FE"/>
    <w:rsid w:val="00074DEA"/>
    <w:rsid w:val="000751D9"/>
    <w:rsid w:val="00075373"/>
    <w:rsid w:val="00075C5E"/>
    <w:rsid w:val="00075E29"/>
    <w:rsid w:val="00076077"/>
    <w:rsid w:val="00076152"/>
    <w:rsid w:val="000767AD"/>
    <w:rsid w:val="00076EC1"/>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414F"/>
    <w:rsid w:val="00084229"/>
    <w:rsid w:val="00084C65"/>
    <w:rsid w:val="000850DD"/>
    <w:rsid w:val="000856AC"/>
    <w:rsid w:val="00085AAC"/>
    <w:rsid w:val="00085BBE"/>
    <w:rsid w:val="00085BCD"/>
    <w:rsid w:val="00086052"/>
    <w:rsid w:val="00086383"/>
    <w:rsid w:val="00086416"/>
    <w:rsid w:val="00086559"/>
    <w:rsid w:val="00086719"/>
    <w:rsid w:val="000867AA"/>
    <w:rsid w:val="00086999"/>
    <w:rsid w:val="0008724C"/>
    <w:rsid w:val="000872C4"/>
    <w:rsid w:val="0008738A"/>
    <w:rsid w:val="000873CF"/>
    <w:rsid w:val="0008799F"/>
    <w:rsid w:val="000902BD"/>
    <w:rsid w:val="00090667"/>
    <w:rsid w:val="00090805"/>
    <w:rsid w:val="00090986"/>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4813"/>
    <w:rsid w:val="0009636E"/>
    <w:rsid w:val="000970E1"/>
    <w:rsid w:val="00097B2B"/>
    <w:rsid w:val="00097D93"/>
    <w:rsid w:val="00097ECA"/>
    <w:rsid w:val="00097FFA"/>
    <w:rsid w:val="000A0566"/>
    <w:rsid w:val="000A0C72"/>
    <w:rsid w:val="000A0E53"/>
    <w:rsid w:val="000A0FE5"/>
    <w:rsid w:val="000A108A"/>
    <w:rsid w:val="000A1112"/>
    <w:rsid w:val="000A165F"/>
    <w:rsid w:val="000A1C19"/>
    <w:rsid w:val="000A202D"/>
    <w:rsid w:val="000A229A"/>
    <w:rsid w:val="000A2684"/>
    <w:rsid w:val="000A273A"/>
    <w:rsid w:val="000A2A94"/>
    <w:rsid w:val="000A30DA"/>
    <w:rsid w:val="000A31E5"/>
    <w:rsid w:val="000A3C0D"/>
    <w:rsid w:val="000A3DE1"/>
    <w:rsid w:val="000A4180"/>
    <w:rsid w:val="000A44CF"/>
    <w:rsid w:val="000A4A05"/>
    <w:rsid w:val="000A4AC8"/>
    <w:rsid w:val="000A4B5B"/>
    <w:rsid w:val="000A4CDB"/>
    <w:rsid w:val="000A4E01"/>
    <w:rsid w:val="000A521B"/>
    <w:rsid w:val="000A7214"/>
    <w:rsid w:val="000A7302"/>
    <w:rsid w:val="000A75C7"/>
    <w:rsid w:val="000A784F"/>
    <w:rsid w:val="000A7A5A"/>
    <w:rsid w:val="000A7E58"/>
    <w:rsid w:val="000B00E2"/>
    <w:rsid w:val="000B035F"/>
    <w:rsid w:val="000B0901"/>
    <w:rsid w:val="000B126B"/>
    <w:rsid w:val="000B137B"/>
    <w:rsid w:val="000B13BB"/>
    <w:rsid w:val="000B1C9C"/>
    <w:rsid w:val="000B1FDE"/>
    <w:rsid w:val="000B203E"/>
    <w:rsid w:val="000B3142"/>
    <w:rsid w:val="000B31CC"/>
    <w:rsid w:val="000B3768"/>
    <w:rsid w:val="000B3BE3"/>
    <w:rsid w:val="000B3C65"/>
    <w:rsid w:val="000B3CB4"/>
    <w:rsid w:val="000B43F0"/>
    <w:rsid w:val="000B4A08"/>
    <w:rsid w:val="000B4E5E"/>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41E7"/>
    <w:rsid w:val="000C4466"/>
    <w:rsid w:val="000C4725"/>
    <w:rsid w:val="000C481F"/>
    <w:rsid w:val="000C4990"/>
    <w:rsid w:val="000C4D16"/>
    <w:rsid w:val="000C4DB8"/>
    <w:rsid w:val="000C510C"/>
    <w:rsid w:val="000C52C5"/>
    <w:rsid w:val="000C54A4"/>
    <w:rsid w:val="000C58C7"/>
    <w:rsid w:val="000C58F7"/>
    <w:rsid w:val="000C6265"/>
    <w:rsid w:val="000C68B0"/>
    <w:rsid w:val="000C76C3"/>
    <w:rsid w:val="000C7749"/>
    <w:rsid w:val="000C7A5F"/>
    <w:rsid w:val="000C7B10"/>
    <w:rsid w:val="000C7C8C"/>
    <w:rsid w:val="000C7CBD"/>
    <w:rsid w:val="000C7E47"/>
    <w:rsid w:val="000D01E0"/>
    <w:rsid w:val="000D049C"/>
    <w:rsid w:val="000D0612"/>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C06"/>
    <w:rsid w:val="000D6F17"/>
    <w:rsid w:val="000D74BD"/>
    <w:rsid w:val="000D7919"/>
    <w:rsid w:val="000D7FAB"/>
    <w:rsid w:val="000E1C82"/>
    <w:rsid w:val="000E250B"/>
    <w:rsid w:val="000E2720"/>
    <w:rsid w:val="000E279F"/>
    <w:rsid w:val="000E2840"/>
    <w:rsid w:val="000E2EDB"/>
    <w:rsid w:val="000E2F84"/>
    <w:rsid w:val="000E3192"/>
    <w:rsid w:val="000E31A1"/>
    <w:rsid w:val="000E3348"/>
    <w:rsid w:val="000E4471"/>
    <w:rsid w:val="000E45B2"/>
    <w:rsid w:val="000E4D90"/>
    <w:rsid w:val="000E4DF4"/>
    <w:rsid w:val="000E5065"/>
    <w:rsid w:val="000E52D9"/>
    <w:rsid w:val="000E573A"/>
    <w:rsid w:val="000E589C"/>
    <w:rsid w:val="000E5CB7"/>
    <w:rsid w:val="000E5F17"/>
    <w:rsid w:val="000E6948"/>
    <w:rsid w:val="000E6E02"/>
    <w:rsid w:val="000E6E47"/>
    <w:rsid w:val="000E70CE"/>
    <w:rsid w:val="000E713A"/>
    <w:rsid w:val="000E769C"/>
    <w:rsid w:val="000F02D3"/>
    <w:rsid w:val="000F059A"/>
    <w:rsid w:val="000F0C15"/>
    <w:rsid w:val="000F0D2A"/>
    <w:rsid w:val="000F0D92"/>
    <w:rsid w:val="000F0EDE"/>
    <w:rsid w:val="000F1438"/>
    <w:rsid w:val="000F1DBA"/>
    <w:rsid w:val="000F2613"/>
    <w:rsid w:val="000F2BFF"/>
    <w:rsid w:val="000F2DF4"/>
    <w:rsid w:val="000F2ED3"/>
    <w:rsid w:val="000F36E7"/>
    <w:rsid w:val="000F463F"/>
    <w:rsid w:val="000F4856"/>
    <w:rsid w:val="000F4B6C"/>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933"/>
    <w:rsid w:val="00101DF4"/>
    <w:rsid w:val="001025E7"/>
    <w:rsid w:val="001031A0"/>
    <w:rsid w:val="001032D9"/>
    <w:rsid w:val="00103AB6"/>
    <w:rsid w:val="00104096"/>
    <w:rsid w:val="00104C91"/>
    <w:rsid w:val="0010599A"/>
    <w:rsid w:val="00106074"/>
    <w:rsid w:val="001061D5"/>
    <w:rsid w:val="00106B82"/>
    <w:rsid w:val="00106CD0"/>
    <w:rsid w:val="001071C6"/>
    <w:rsid w:val="00107744"/>
    <w:rsid w:val="001078B2"/>
    <w:rsid w:val="00107CD0"/>
    <w:rsid w:val="00107DD4"/>
    <w:rsid w:val="00110148"/>
    <w:rsid w:val="00110DD2"/>
    <w:rsid w:val="001110F2"/>
    <w:rsid w:val="00111618"/>
    <w:rsid w:val="0011189E"/>
    <w:rsid w:val="00111AC6"/>
    <w:rsid w:val="00111C28"/>
    <w:rsid w:val="001120D2"/>
    <w:rsid w:val="00112B62"/>
    <w:rsid w:val="001131BD"/>
    <w:rsid w:val="00113B82"/>
    <w:rsid w:val="00114477"/>
    <w:rsid w:val="0011467A"/>
    <w:rsid w:val="001147E9"/>
    <w:rsid w:val="0011483E"/>
    <w:rsid w:val="00114AA2"/>
    <w:rsid w:val="00114B57"/>
    <w:rsid w:val="00114BD4"/>
    <w:rsid w:val="00114D07"/>
    <w:rsid w:val="00114D61"/>
    <w:rsid w:val="001157DB"/>
    <w:rsid w:val="00116081"/>
    <w:rsid w:val="00116261"/>
    <w:rsid w:val="0011705B"/>
    <w:rsid w:val="00117AED"/>
    <w:rsid w:val="00117EEC"/>
    <w:rsid w:val="00120215"/>
    <w:rsid w:val="00120314"/>
    <w:rsid w:val="0012038E"/>
    <w:rsid w:val="00120399"/>
    <w:rsid w:val="00120B6E"/>
    <w:rsid w:val="001217D8"/>
    <w:rsid w:val="00121EEC"/>
    <w:rsid w:val="00121EF9"/>
    <w:rsid w:val="00122317"/>
    <w:rsid w:val="00122346"/>
    <w:rsid w:val="001224C3"/>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C54"/>
    <w:rsid w:val="00135CA3"/>
    <w:rsid w:val="00135E30"/>
    <w:rsid w:val="00136471"/>
    <w:rsid w:val="0013664A"/>
    <w:rsid w:val="00136704"/>
    <w:rsid w:val="00136708"/>
    <w:rsid w:val="001368D4"/>
    <w:rsid w:val="00137483"/>
    <w:rsid w:val="00137673"/>
    <w:rsid w:val="0013787D"/>
    <w:rsid w:val="00140195"/>
    <w:rsid w:val="00140660"/>
    <w:rsid w:val="001406F3"/>
    <w:rsid w:val="0014073E"/>
    <w:rsid w:val="00140D67"/>
    <w:rsid w:val="0014109A"/>
    <w:rsid w:val="0014174B"/>
    <w:rsid w:val="00141751"/>
    <w:rsid w:val="00141A67"/>
    <w:rsid w:val="00141C94"/>
    <w:rsid w:val="00141F57"/>
    <w:rsid w:val="00142B72"/>
    <w:rsid w:val="00143321"/>
    <w:rsid w:val="00143D60"/>
    <w:rsid w:val="0014409D"/>
    <w:rsid w:val="00144BE2"/>
    <w:rsid w:val="00144EFB"/>
    <w:rsid w:val="0014524D"/>
    <w:rsid w:val="001460C5"/>
    <w:rsid w:val="001465F1"/>
    <w:rsid w:val="0014677E"/>
    <w:rsid w:val="00146856"/>
    <w:rsid w:val="001468D5"/>
    <w:rsid w:val="00146FE1"/>
    <w:rsid w:val="001473E0"/>
    <w:rsid w:val="00147E68"/>
    <w:rsid w:val="0015020D"/>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6E24"/>
    <w:rsid w:val="0015778C"/>
    <w:rsid w:val="001579E4"/>
    <w:rsid w:val="001601F0"/>
    <w:rsid w:val="001606A4"/>
    <w:rsid w:val="00160963"/>
    <w:rsid w:val="00160AD9"/>
    <w:rsid w:val="00160CFA"/>
    <w:rsid w:val="00160E08"/>
    <w:rsid w:val="001620A1"/>
    <w:rsid w:val="00162525"/>
    <w:rsid w:val="0016311C"/>
    <w:rsid w:val="001639EF"/>
    <w:rsid w:val="00163B26"/>
    <w:rsid w:val="00163BC0"/>
    <w:rsid w:val="00163F5C"/>
    <w:rsid w:val="001642F7"/>
    <w:rsid w:val="00164630"/>
    <w:rsid w:val="00164823"/>
    <w:rsid w:val="00164E9E"/>
    <w:rsid w:val="00165253"/>
    <w:rsid w:val="00165452"/>
    <w:rsid w:val="00165CAD"/>
    <w:rsid w:val="00166255"/>
    <w:rsid w:val="0016693F"/>
    <w:rsid w:val="00166AC1"/>
    <w:rsid w:val="00167371"/>
    <w:rsid w:val="00167523"/>
    <w:rsid w:val="0016783E"/>
    <w:rsid w:val="00167A1D"/>
    <w:rsid w:val="00167B1D"/>
    <w:rsid w:val="00170549"/>
    <w:rsid w:val="00171DDA"/>
    <w:rsid w:val="00172450"/>
    <w:rsid w:val="00172C5D"/>
    <w:rsid w:val="00172DD4"/>
    <w:rsid w:val="001731AE"/>
    <w:rsid w:val="00173577"/>
    <w:rsid w:val="0017377E"/>
    <w:rsid w:val="00173A6B"/>
    <w:rsid w:val="001742EE"/>
    <w:rsid w:val="00175091"/>
    <w:rsid w:val="0017546E"/>
    <w:rsid w:val="00175C3E"/>
    <w:rsid w:val="0017628F"/>
    <w:rsid w:val="00176A13"/>
    <w:rsid w:val="0017727E"/>
    <w:rsid w:val="0017732E"/>
    <w:rsid w:val="00177600"/>
    <w:rsid w:val="001776D1"/>
    <w:rsid w:val="00177C64"/>
    <w:rsid w:val="00177CF9"/>
    <w:rsid w:val="00177E0B"/>
    <w:rsid w:val="001807BC"/>
    <w:rsid w:val="00180B18"/>
    <w:rsid w:val="00181239"/>
    <w:rsid w:val="0018145C"/>
    <w:rsid w:val="00182277"/>
    <w:rsid w:val="00182553"/>
    <w:rsid w:val="001826BF"/>
    <w:rsid w:val="001826E5"/>
    <w:rsid w:val="001831F9"/>
    <w:rsid w:val="0018397C"/>
    <w:rsid w:val="00183B1A"/>
    <w:rsid w:val="00183C06"/>
    <w:rsid w:val="00183CD7"/>
    <w:rsid w:val="00183E9D"/>
    <w:rsid w:val="00184360"/>
    <w:rsid w:val="00184999"/>
    <w:rsid w:val="001849B6"/>
    <w:rsid w:val="00185809"/>
    <w:rsid w:val="00185961"/>
    <w:rsid w:val="001859EF"/>
    <w:rsid w:val="00185A63"/>
    <w:rsid w:val="00185C8C"/>
    <w:rsid w:val="00186BAB"/>
    <w:rsid w:val="00186ED4"/>
    <w:rsid w:val="00186F97"/>
    <w:rsid w:val="001873DC"/>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D58"/>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E33"/>
    <w:rsid w:val="001A61FB"/>
    <w:rsid w:val="001A6495"/>
    <w:rsid w:val="001A6C83"/>
    <w:rsid w:val="001A6C95"/>
    <w:rsid w:val="001A7F1F"/>
    <w:rsid w:val="001B077A"/>
    <w:rsid w:val="001B0A55"/>
    <w:rsid w:val="001B1A48"/>
    <w:rsid w:val="001B1F15"/>
    <w:rsid w:val="001B25BC"/>
    <w:rsid w:val="001B2A3B"/>
    <w:rsid w:val="001B2CC3"/>
    <w:rsid w:val="001B2EC3"/>
    <w:rsid w:val="001B34D9"/>
    <w:rsid w:val="001B3B4C"/>
    <w:rsid w:val="001B3CDA"/>
    <w:rsid w:val="001B3E3E"/>
    <w:rsid w:val="001B402A"/>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6EF"/>
    <w:rsid w:val="001C0B80"/>
    <w:rsid w:val="001C0EE5"/>
    <w:rsid w:val="001C0F90"/>
    <w:rsid w:val="001C1505"/>
    <w:rsid w:val="001C15C5"/>
    <w:rsid w:val="001C184F"/>
    <w:rsid w:val="001C195F"/>
    <w:rsid w:val="001C1A7A"/>
    <w:rsid w:val="001C1B6E"/>
    <w:rsid w:val="001C231E"/>
    <w:rsid w:val="001C2FC2"/>
    <w:rsid w:val="001C3851"/>
    <w:rsid w:val="001C3B56"/>
    <w:rsid w:val="001C448A"/>
    <w:rsid w:val="001C50A3"/>
    <w:rsid w:val="001C50D7"/>
    <w:rsid w:val="001C631B"/>
    <w:rsid w:val="001C6534"/>
    <w:rsid w:val="001C6825"/>
    <w:rsid w:val="001C6EDF"/>
    <w:rsid w:val="001C70A4"/>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5B7"/>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9B8"/>
    <w:rsid w:val="001E0EE1"/>
    <w:rsid w:val="001E12BE"/>
    <w:rsid w:val="001E14A6"/>
    <w:rsid w:val="001E14CB"/>
    <w:rsid w:val="001E194D"/>
    <w:rsid w:val="001E19BD"/>
    <w:rsid w:val="001E19D5"/>
    <w:rsid w:val="001E283F"/>
    <w:rsid w:val="001E28AC"/>
    <w:rsid w:val="001E2A7D"/>
    <w:rsid w:val="001E339F"/>
    <w:rsid w:val="001E3729"/>
    <w:rsid w:val="001E3938"/>
    <w:rsid w:val="001E3AE4"/>
    <w:rsid w:val="001E3D20"/>
    <w:rsid w:val="001E3E25"/>
    <w:rsid w:val="001E3E5A"/>
    <w:rsid w:val="001E4891"/>
    <w:rsid w:val="001E4D20"/>
    <w:rsid w:val="001E4EE2"/>
    <w:rsid w:val="001E4FF9"/>
    <w:rsid w:val="001E502F"/>
    <w:rsid w:val="001E5217"/>
    <w:rsid w:val="001E59D8"/>
    <w:rsid w:val="001E6309"/>
    <w:rsid w:val="001E7179"/>
    <w:rsid w:val="001E73B3"/>
    <w:rsid w:val="001E7514"/>
    <w:rsid w:val="001E7808"/>
    <w:rsid w:val="001E7A92"/>
    <w:rsid w:val="001E7BE6"/>
    <w:rsid w:val="001F0642"/>
    <w:rsid w:val="001F06DF"/>
    <w:rsid w:val="001F14C3"/>
    <w:rsid w:val="001F175E"/>
    <w:rsid w:val="001F1862"/>
    <w:rsid w:val="001F2B1A"/>
    <w:rsid w:val="001F2BDD"/>
    <w:rsid w:val="001F305F"/>
    <w:rsid w:val="001F343B"/>
    <w:rsid w:val="001F3AA6"/>
    <w:rsid w:val="001F3F8C"/>
    <w:rsid w:val="001F438E"/>
    <w:rsid w:val="001F4C35"/>
    <w:rsid w:val="001F4CAB"/>
    <w:rsid w:val="001F4E71"/>
    <w:rsid w:val="001F52EE"/>
    <w:rsid w:val="001F53E2"/>
    <w:rsid w:val="001F56B1"/>
    <w:rsid w:val="001F5D94"/>
    <w:rsid w:val="001F5DC4"/>
    <w:rsid w:val="001F6475"/>
    <w:rsid w:val="001F6990"/>
    <w:rsid w:val="001F6AFC"/>
    <w:rsid w:val="001F6DBC"/>
    <w:rsid w:val="001F6E12"/>
    <w:rsid w:val="001F7166"/>
    <w:rsid w:val="001F73A8"/>
    <w:rsid w:val="001F7514"/>
    <w:rsid w:val="00200533"/>
    <w:rsid w:val="00200EAF"/>
    <w:rsid w:val="0020143D"/>
    <w:rsid w:val="002029A9"/>
    <w:rsid w:val="002036BB"/>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7026"/>
    <w:rsid w:val="00207878"/>
    <w:rsid w:val="00207FD7"/>
    <w:rsid w:val="00210088"/>
    <w:rsid w:val="002100E4"/>
    <w:rsid w:val="00210883"/>
    <w:rsid w:val="00210D40"/>
    <w:rsid w:val="0021168F"/>
    <w:rsid w:val="002116A8"/>
    <w:rsid w:val="002116C5"/>
    <w:rsid w:val="00211756"/>
    <w:rsid w:val="00212563"/>
    <w:rsid w:val="002125E7"/>
    <w:rsid w:val="00212B86"/>
    <w:rsid w:val="00212EAA"/>
    <w:rsid w:val="0021362D"/>
    <w:rsid w:val="00213CB2"/>
    <w:rsid w:val="002143C1"/>
    <w:rsid w:val="002145E2"/>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12D9"/>
    <w:rsid w:val="00221329"/>
    <w:rsid w:val="00221B1A"/>
    <w:rsid w:val="00221B70"/>
    <w:rsid w:val="00221FCC"/>
    <w:rsid w:val="00222822"/>
    <w:rsid w:val="00223103"/>
    <w:rsid w:val="00223825"/>
    <w:rsid w:val="00223B92"/>
    <w:rsid w:val="002242F4"/>
    <w:rsid w:val="00224C47"/>
    <w:rsid w:val="00225568"/>
    <w:rsid w:val="00225717"/>
    <w:rsid w:val="002257BC"/>
    <w:rsid w:val="002258F8"/>
    <w:rsid w:val="00225C3A"/>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5FA7"/>
    <w:rsid w:val="002363D7"/>
    <w:rsid w:val="0023652B"/>
    <w:rsid w:val="00236538"/>
    <w:rsid w:val="00236DA2"/>
    <w:rsid w:val="00237265"/>
    <w:rsid w:val="002378C5"/>
    <w:rsid w:val="00237B17"/>
    <w:rsid w:val="00240151"/>
    <w:rsid w:val="002403EF"/>
    <w:rsid w:val="0024070B"/>
    <w:rsid w:val="00241141"/>
    <w:rsid w:val="002415CA"/>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A97"/>
    <w:rsid w:val="00264B3B"/>
    <w:rsid w:val="00264BDD"/>
    <w:rsid w:val="002651F4"/>
    <w:rsid w:val="0026584E"/>
    <w:rsid w:val="00265F36"/>
    <w:rsid w:val="00266304"/>
    <w:rsid w:val="0026631B"/>
    <w:rsid w:val="00266C07"/>
    <w:rsid w:val="00266C5D"/>
    <w:rsid w:val="0026717E"/>
    <w:rsid w:val="00267267"/>
    <w:rsid w:val="00267CB7"/>
    <w:rsid w:val="00267F9B"/>
    <w:rsid w:val="0027010D"/>
    <w:rsid w:val="00270313"/>
    <w:rsid w:val="002704A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5E2"/>
    <w:rsid w:val="00275884"/>
    <w:rsid w:val="00275BFF"/>
    <w:rsid w:val="00275D98"/>
    <w:rsid w:val="00275EC9"/>
    <w:rsid w:val="00276A29"/>
    <w:rsid w:val="002773DF"/>
    <w:rsid w:val="002779A4"/>
    <w:rsid w:val="00277D50"/>
    <w:rsid w:val="00280C9B"/>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DDE"/>
    <w:rsid w:val="00293A54"/>
    <w:rsid w:val="00294099"/>
    <w:rsid w:val="0029463E"/>
    <w:rsid w:val="00294F81"/>
    <w:rsid w:val="00295437"/>
    <w:rsid w:val="0029564D"/>
    <w:rsid w:val="0029578B"/>
    <w:rsid w:val="002957DC"/>
    <w:rsid w:val="0029592F"/>
    <w:rsid w:val="00295D33"/>
    <w:rsid w:val="00296067"/>
    <w:rsid w:val="0029624D"/>
    <w:rsid w:val="00296BF3"/>
    <w:rsid w:val="00296CB6"/>
    <w:rsid w:val="002971AD"/>
    <w:rsid w:val="0029770B"/>
    <w:rsid w:val="00297DAF"/>
    <w:rsid w:val="002A004F"/>
    <w:rsid w:val="002A02C6"/>
    <w:rsid w:val="002A0DFE"/>
    <w:rsid w:val="002A0F19"/>
    <w:rsid w:val="002A0F50"/>
    <w:rsid w:val="002A0FB0"/>
    <w:rsid w:val="002A1068"/>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722B"/>
    <w:rsid w:val="002A7CBC"/>
    <w:rsid w:val="002B1115"/>
    <w:rsid w:val="002B210F"/>
    <w:rsid w:val="002B2E7B"/>
    <w:rsid w:val="002B31D4"/>
    <w:rsid w:val="002B32F9"/>
    <w:rsid w:val="002B33BE"/>
    <w:rsid w:val="002B3789"/>
    <w:rsid w:val="002B3E01"/>
    <w:rsid w:val="002B4D53"/>
    <w:rsid w:val="002B4D9E"/>
    <w:rsid w:val="002B527F"/>
    <w:rsid w:val="002B5BD6"/>
    <w:rsid w:val="002B5EF5"/>
    <w:rsid w:val="002B61CA"/>
    <w:rsid w:val="002B64A0"/>
    <w:rsid w:val="002B66C0"/>
    <w:rsid w:val="002B68D8"/>
    <w:rsid w:val="002B6E02"/>
    <w:rsid w:val="002B71E9"/>
    <w:rsid w:val="002B7413"/>
    <w:rsid w:val="002B77B9"/>
    <w:rsid w:val="002C09EF"/>
    <w:rsid w:val="002C09FD"/>
    <w:rsid w:val="002C0D6E"/>
    <w:rsid w:val="002C0E6D"/>
    <w:rsid w:val="002C103B"/>
    <w:rsid w:val="002C1881"/>
    <w:rsid w:val="002C1BCD"/>
    <w:rsid w:val="002C21B2"/>
    <w:rsid w:val="002C2223"/>
    <w:rsid w:val="002C23C4"/>
    <w:rsid w:val="002C3174"/>
    <w:rsid w:val="002C3336"/>
    <w:rsid w:val="002C3765"/>
    <w:rsid w:val="002C4529"/>
    <w:rsid w:val="002C45F9"/>
    <w:rsid w:val="002C4DB8"/>
    <w:rsid w:val="002C5071"/>
    <w:rsid w:val="002C523A"/>
    <w:rsid w:val="002C526C"/>
    <w:rsid w:val="002C5477"/>
    <w:rsid w:val="002C55C0"/>
    <w:rsid w:val="002C564D"/>
    <w:rsid w:val="002C586A"/>
    <w:rsid w:val="002C5EF8"/>
    <w:rsid w:val="002C669A"/>
    <w:rsid w:val="002C6B84"/>
    <w:rsid w:val="002D050F"/>
    <w:rsid w:val="002D07B9"/>
    <w:rsid w:val="002D0A37"/>
    <w:rsid w:val="002D157F"/>
    <w:rsid w:val="002D1991"/>
    <w:rsid w:val="002D1C1F"/>
    <w:rsid w:val="002D22C1"/>
    <w:rsid w:val="002D237F"/>
    <w:rsid w:val="002D2676"/>
    <w:rsid w:val="002D2A1A"/>
    <w:rsid w:val="002D2D39"/>
    <w:rsid w:val="002D3810"/>
    <w:rsid w:val="002D3818"/>
    <w:rsid w:val="002D3836"/>
    <w:rsid w:val="002D3A2D"/>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C8E"/>
    <w:rsid w:val="002E11DB"/>
    <w:rsid w:val="002E219D"/>
    <w:rsid w:val="002E2B0F"/>
    <w:rsid w:val="002E3FF7"/>
    <w:rsid w:val="002E4534"/>
    <w:rsid w:val="002E453F"/>
    <w:rsid w:val="002E4B09"/>
    <w:rsid w:val="002E4D5B"/>
    <w:rsid w:val="002E5035"/>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6A7"/>
    <w:rsid w:val="00302928"/>
    <w:rsid w:val="00302A1C"/>
    <w:rsid w:val="00302B1F"/>
    <w:rsid w:val="00302D09"/>
    <w:rsid w:val="00302E4F"/>
    <w:rsid w:val="00303178"/>
    <w:rsid w:val="00303295"/>
    <w:rsid w:val="003033A4"/>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046"/>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401"/>
    <w:rsid w:val="00314DA1"/>
    <w:rsid w:val="00314E6B"/>
    <w:rsid w:val="00315411"/>
    <w:rsid w:val="00315472"/>
    <w:rsid w:val="003155EB"/>
    <w:rsid w:val="00315765"/>
    <w:rsid w:val="00315BBA"/>
    <w:rsid w:val="00315CE4"/>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28CD"/>
    <w:rsid w:val="00322BE4"/>
    <w:rsid w:val="00322FB9"/>
    <w:rsid w:val="003235DF"/>
    <w:rsid w:val="00323A32"/>
    <w:rsid w:val="00323DBF"/>
    <w:rsid w:val="003240D2"/>
    <w:rsid w:val="0032415A"/>
    <w:rsid w:val="00324320"/>
    <w:rsid w:val="00324B99"/>
    <w:rsid w:val="003250E8"/>
    <w:rsid w:val="00325120"/>
    <w:rsid w:val="0032547D"/>
    <w:rsid w:val="00325BD8"/>
    <w:rsid w:val="00325EF4"/>
    <w:rsid w:val="003263C0"/>
    <w:rsid w:val="003264E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1124"/>
    <w:rsid w:val="0033113A"/>
    <w:rsid w:val="003316D9"/>
    <w:rsid w:val="003328A0"/>
    <w:rsid w:val="003328C5"/>
    <w:rsid w:val="0033299F"/>
    <w:rsid w:val="003329A6"/>
    <w:rsid w:val="0033315F"/>
    <w:rsid w:val="003331F5"/>
    <w:rsid w:val="00333997"/>
    <w:rsid w:val="0033399F"/>
    <w:rsid w:val="0033400C"/>
    <w:rsid w:val="0033408A"/>
    <w:rsid w:val="00334226"/>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70B"/>
    <w:rsid w:val="00340166"/>
    <w:rsid w:val="003401E0"/>
    <w:rsid w:val="00340216"/>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7AC"/>
    <w:rsid w:val="003448B4"/>
    <w:rsid w:val="00344E1A"/>
    <w:rsid w:val="0034544D"/>
    <w:rsid w:val="003456CC"/>
    <w:rsid w:val="003457B3"/>
    <w:rsid w:val="003462E7"/>
    <w:rsid w:val="00346793"/>
    <w:rsid w:val="0034689D"/>
    <w:rsid w:val="00346FD8"/>
    <w:rsid w:val="00347443"/>
    <w:rsid w:val="00347450"/>
    <w:rsid w:val="00347F9F"/>
    <w:rsid w:val="003504D8"/>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F2"/>
    <w:rsid w:val="00354793"/>
    <w:rsid w:val="00354B92"/>
    <w:rsid w:val="00354C1F"/>
    <w:rsid w:val="00354EC6"/>
    <w:rsid w:val="003551E4"/>
    <w:rsid w:val="0035526C"/>
    <w:rsid w:val="00355AFD"/>
    <w:rsid w:val="00355C0C"/>
    <w:rsid w:val="0035671D"/>
    <w:rsid w:val="00356DBF"/>
    <w:rsid w:val="003570D6"/>
    <w:rsid w:val="003575CE"/>
    <w:rsid w:val="003576F1"/>
    <w:rsid w:val="00357C4D"/>
    <w:rsid w:val="00357D0D"/>
    <w:rsid w:val="00360BE9"/>
    <w:rsid w:val="003612C1"/>
    <w:rsid w:val="003613A4"/>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3EB"/>
    <w:rsid w:val="003715DB"/>
    <w:rsid w:val="00371D61"/>
    <w:rsid w:val="00371D7E"/>
    <w:rsid w:val="003721DE"/>
    <w:rsid w:val="003722A1"/>
    <w:rsid w:val="003722D0"/>
    <w:rsid w:val="0037293B"/>
    <w:rsid w:val="00372A73"/>
    <w:rsid w:val="00372B70"/>
    <w:rsid w:val="003735E4"/>
    <w:rsid w:val="00373C18"/>
    <w:rsid w:val="00374A22"/>
    <w:rsid w:val="00374F39"/>
    <w:rsid w:val="003750B4"/>
    <w:rsid w:val="0037652C"/>
    <w:rsid w:val="003768E7"/>
    <w:rsid w:val="00376DCD"/>
    <w:rsid w:val="00377767"/>
    <w:rsid w:val="00377EA0"/>
    <w:rsid w:val="00380233"/>
    <w:rsid w:val="003804B2"/>
    <w:rsid w:val="00380B66"/>
    <w:rsid w:val="00380C58"/>
    <w:rsid w:val="0038191A"/>
    <w:rsid w:val="00381B2E"/>
    <w:rsid w:val="00381BF0"/>
    <w:rsid w:val="00381F28"/>
    <w:rsid w:val="00381F60"/>
    <w:rsid w:val="00382B92"/>
    <w:rsid w:val="00382C51"/>
    <w:rsid w:val="00382F90"/>
    <w:rsid w:val="00383260"/>
    <w:rsid w:val="00383561"/>
    <w:rsid w:val="00383AD9"/>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39C"/>
    <w:rsid w:val="0039766B"/>
    <w:rsid w:val="00397870"/>
    <w:rsid w:val="00397D2A"/>
    <w:rsid w:val="003A040D"/>
    <w:rsid w:val="003A04B2"/>
    <w:rsid w:val="003A0B41"/>
    <w:rsid w:val="003A0C20"/>
    <w:rsid w:val="003A0E15"/>
    <w:rsid w:val="003A19F4"/>
    <w:rsid w:val="003A1FF9"/>
    <w:rsid w:val="003A207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4036"/>
    <w:rsid w:val="003C44D0"/>
    <w:rsid w:val="003C4565"/>
    <w:rsid w:val="003C4E90"/>
    <w:rsid w:val="003C57B5"/>
    <w:rsid w:val="003C5A85"/>
    <w:rsid w:val="003C62B0"/>
    <w:rsid w:val="003C62F3"/>
    <w:rsid w:val="003C63C2"/>
    <w:rsid w:val="003C6494"/>
    <w:rsid w:val="003C66E7"/>
    <w:rsid w:val="003C6FDB"/>
    <w:rsid w:val="003C7019"/>
    <w:rsid w:val="003C76AA"/>
    <w:rsid w:val="003C7A5F"/>
    <w:rsid w:val="003C7DF5"/>
    <w:rsid w:val="003C7F60"/>
    <w:rsid w:val="003C7F98"/>
    <w:rsid w:val="003D0407"/>
    <w:rsid w:val="003D071A"/>
    <w:rsid w:val="003D0ECF"/>
    <w:rsid w:val="003D1225"/>
    <w:rsid w:val="003D140A"/>
    <w:rsid w:val="003D1562"/>
    <w:rsid w:val="003D19F2"/>
    <w:rsid w:val="003D271F"/>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B5F"/>
    <w:rsid w:val="003D6C82"/>
    <w:rsid w:val="003D6E59"/>
    <w:rsid w:val="003D76D6"/>
    <w:rsid w:val="003D7B7E"/>
    <w:rsid w:val="003E0B11"/>
    <w:rsid w:val="003E0FF3"/>
    <w:rsid w:val="003E10AF"/>
    <w:rsid w:val="003E1195"/>
    <w:rsid w:val="003E12FC"/>
    <w:rsid w:val="003E17AF"/>
    <w:rsid w:val="003E1E87"/>
    <w:rsid w:val="003E20D3"/>
    <w:rsid w:val="003E27A4"/>
    <w:rsid w:val="003E2A93"/>
    <w:rsid w:val="003E2D54"/>
    <w:rsid w:val="003E2E1C"/>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6103"/>
    <w:rsid w:val="003E6ED2"/>
    <w:rsid w:val="003E7389"/>
    <w:rsid w:val="003E77EC"/>
    <w:rsid w:val="003E78B8"/>
    <w:rsid w:val="003E78CF"/>
    <w:rsid w:val="003F06F8"/>
    <w:rsid w:val="003F0CEA"/>
    <w:rsid w:val="003F0D0D"/>
    <w:rsid w:val="003F0F5D"/>
    <w:rsid w:val="003F0FA8"/>
    <w:rsid w:val="003F105F"/>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622"/>
    <w:rsid w:val="003F78C9"/>
    <w:rsid w:val="003F7D4F"/>
    <w:rsid w:val="004004A0"/>
    <w:rsid w:val="004005F1"/>
    <w:rsid w:val="00400B4E"/>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3E26"/>
    <w:rsid w:val="004041F2"/>
    <w:rsid w:val="00404703"/>
    <w:rsid w:val="00404EA7"/>
    <w:rsid w:val="004051CB"/>
    <w:rsid w:val="0040536C"/>
    <w:rsid w:val="00405464"/>
    <w:rsid w:val="00406EC0"/>
    <w:rsid w:val="00407323"/>
    <w:rsid w:val="0040767B"/>
    <w:rsid w:val="00407890"/>
    <w:rsid w:val="004107C5"/>
    <w:rsid w:val="00410C8B"/>
    <w:rsid w:val="00410F86"/>
    <w:rsid w:val="00410F8E"/>
    <w:rsid w:val="004113BC"/>
    <w:rsid w:val="004113C8"/>
    <w:rsid w:val="004117EF"/>
    <w:rsid w:val="00411DE7"/>
    <w:rsid w:val="00411DEE"/>
    <w:rsid w:val="004121E0"/>
    <w:rsid w:val="004122AB"/>
    <w:rsid w:val="00413281"/>
    <w:rsid w:val="00413ECA"/>
    <w:rsid w:val="00413FC9"/>
    <w:rsid w:val="00414091"/>
    <w:rsid w:val="00414BBC"/>
    <w:rsid w:val="004150CB"/>
    <w:rsid w:val="0041570E"/>
    <w:rsid w:val="004158DB"/>
    <w:rsid w:val="00415C36"/>
    <w:rsid w:val="00415E70"/>
    <w:rsid w:val="004161B9"/>
    <w:rsid w:val="0041633B"/>
    <w:rsid w:val="00416423"/>
    <w:rsid w:val="004164EF"/>
    <w:rsid w:val="00416962"/>
    <w:rsid w:val="00416D8F"/>
    <w:rsid w:val="00416FCB"/>
    <w:rsid w:val="0041775D"/>
    <w:rsid w:val="00417DF3"/>
    <w:rsid w:val="004201D0"/>
    <w:rsid w:val="00420329"/>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3C9"/>
    <w:rsid w:val="00427550"/>
    <w:rsid w:val="00427D88"/>
    <w:rsid w:val="00427E04"/>
    <w:rsid w:val="00430988"/>
    <w:rsid w:val="00430C57"/>
    <w:rsid w:val="00430E22"/>
    <w:rsid w:val="004315C7"/>
    <w:rsid w:val="0043211F"/>
    <w:rsid w:val="00432AE7"/>
    <w:rsid w:val="00433491"/>
    <w:rsid w:val="00433869"/>
    <w:rsid w:val="00433E78"/>
    <w:rsid w:val="004342B2"/>
    <w:rsid w:val="00434EDE"/>
    <w:rsid w:val="00435006"/>
    <w:rsid w:val="00436DD8"/>
    <w:rsid w:val="004379E2"/>
    <w:rsid w:val="004402CC"/>
    <w:rsid w:val="004404D8"/>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505C"/>
    <w:rsid w:val="004451B0"/>
    <w:rsid w:val="0044603A"/>
    <w:rsid w:val="00447590"/>
    <w:rsid w:val="00447849"/>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DCE"/>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928"/>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573"/>
    <w:rsid w:val="004748A4"/>
    <w:rsid w:val="0047506E"/>
    <w:rsid w:val="0047509E"/>
    <w:rsid w:val="0047525A"/>
    <w:rsid w:val="00475527"/>
    <w:rsid w:val="0047561F"/>
    <w:rsid w:val="00475C5A"/>
    <w:rsid w:val="00475F37"/>
    <w:rsid w:val="004763A0"/>
    <w:rsid w:val="0047686B"/>
    <w:rsid w:val="004769B7"/>
    <w:rsid w:val="004776D2"/>
    <w:rsid w:val="004801F4"/>
    <w:rsid w:val="00480225"/>
    <w:rsid w:val="0048045A"/>
    <w:rsid w:val="00480A26"/>
    <w:rsid w:val="00481077"/>
    <w:rsid w:val="00481696"/>
    <w:rsid w:val="004819AA"/>
    <w:rsid w:val="00482257"/>
    <w:rsid w:val="00482543"/>
    <w:rsid w:val="00482F60"/>
    <w:rsid w:val="004830E7"/>
    <w:rsid w:val="00483354"/>
    <w:rsid w:val="00483402"/>
    <w:rsid w:val="004837E1"/>
    <w:rsid w:val="00483C08"/>
    <w:rsid w:val="0048425B"/>
    <w:rsid w:val="004847F6"/>
    <w:rsid w:val="004848EB"/>
    <w:rsid w:val="00484C80"/>
    <w:rsid w:val="00484FAA"/>
    <w:rsid w:val="00485A16"/>
    <w:rsid w:val="00485CE1"/>
    <w:rsid w:val="00486D7F"/>
    <w:rsid w:val="004870B1"/>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E31"/>
    <w:rsid w:val="00492F62"/>
    <w:rsid w:val="0049351D"/>
    <w:rsid w:val="00493623"/>
    <w:rsid w:val="00493ACD"/>
    <w:rsid w:val="004940BE"/>
    <w:rsid w:val="0049494A"/>
    <w:rsid w:val="004949EA"/>
    <w:rsid w:val="00494AAB"/>
    <w:rsid w:val="00495509"/>
    <w:rsid w:val="00495546"/>
    <w:rsid w:val="00495687"/>
    <w:rsid w:val="00495988"/>
    <w:rsid w:val="00495FE3"/>
    <w:rsid w:val="004963FA"/>
    <w:rsid w:val="004965E4"/>
    <w:rsid w:val="00496C22"/>
    <w:rsid w:val="00497267"/>
    <w:rsid w:val="0049727F"/>
    <w:rsid w:val="0049742E"/>
    <w:rsid w:val="00497519"/>
    <w:rsid w:val="00497CBA"/>
    <w:rsid w:val="00497D51"/>
    <w:rsid w:val="004A05A1"/>
    <w:rsid w:val="004A05BB"/>
    <w:rsid w:val="004A10A9"/>
    <w:rsid w:val="004A192E"/>
    <w:rsid w:val="004A2036"/>
    <w:rsid w:val="004A2844"/>
    <w:rsid w:val="004A29C1"/>
    <w:rsid w:val="004A29F9"/>
    <w:rsid w:val="004A2BEB"/>
    <w:rsid w:val="004A307B"/>
    <w:rsid w:val="004A37FB"/>
    <w:rsid w:val="004A3BA9"/>
    <w:rsid w:val="004A3EB2"/>
    <w:rsid w:val="004A3EB9"/>
    <w:rsid w:val="004A3EC6"/>
    <w:rsid w:val="004A430F"/>
    <w:rsid w:val="004A4EC0"/>
    <w:rsid w:val="004A525F"/>
    <w:rsid w:val="004A55C5"/>
    <w:rsid w:val="004A5B7E"/>
    <w:rsid w:val="004A5D83"/>
    <w:rsid w:val="004A5E88"/>
    <w:rsid w:val="004A6375"/>
    <w:rsid w:val="004A644A"/>
    <w:rsid w:val="004A6720"/>
    <w:rsid w:val="004A6DD2"/>
    <w:rsid w:val="004A7447"/>
    <w:rsid w:val="004A762C"/>
    <w:rsid w:val="004B091F"/>
    <w:rsid w:val="004B0960"/>
    <w:rsid w:val="004B0F84"/>
    <w:rsid w:val="004B13D0"/>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07A"/>
    <w:rsid w:val="004C1321"/>
    <w:rsid w:val="004C1D66"/>
    <w:rsid w:val="004C2F04"/>
    <w:rsid w:val="004C3674"/>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E7E"/>
    <w:rsid w:val="004D01AF"/>
    <w:rsid w:val="004D09AE"/>
    <w:rsid w:val="004D16C6"/>
    <w:rsid w:val="004D1FF8"/>
    <w:rsid w:val="004D22A3"/>
    <w:rsid w:val="004D2D41"/>
    <w:rsid w:val="004D2D56"/>
    <w:rsid w:val="004D2F33"/>
    <w:rsid w:val="004D37E7"/>
    <w:rsid w:val="004D3C07"/>
    <w:rsid w:val="004D3C8A"/>
    <w:rsid w:val="004D3DB0"/>
    <w:rsid w:val="004D3F7D"/>
    <w:rsid w:val="004D479B"/>
    <w:rsid w:val="004D4FFF"/>
    <w:rsid w:val="004D510D"/>
    <w:rsid w:val="004D5208"/>
    <w:rsid w:val="004D572D"/>
    <w:rsid w:val="004D5733"/>
    <w:rsid w:val="004D5B77"/>
    <w:rsid w:val="004D61DB"/>
    <w:rsid w:val="004D6C3D"/>
    <w:rsid w:val="004D7B86"/>
    <w:rsid w:val="004D7C5B"/>
    <w:rsid w:val="004E01A5"/>
    <w:rsid w:val="004E0602"/>
    <w:rsid w:val="004E0AB6"/>
    <w:rsid w:val="004E102E"/>
    <w:rsid w:val="004E1621"/>
    <w:rsid w:val="004E16C7"/>
    <w:rsid w:val="004E1736"/>
    <w:rsid w:val="004E20C2"/>
    <w:rsid w:val="004E2B05"/>
    <w:rsid w:val="004E2F72"/>
    <w:rsid w:val="004E301B"/>
    <w:rsid w:val="004E3455"/>
    <w:rsid w:val="004E3713"/>
    <w:rsid w:val="004E416B"/>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0E72"/>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23E"/>
    <w:rsid w:val="004F5335"/>
    <w:rsid w:val="004F555D"/>
    <w:rsid w:val="004F57E5"/>
    <w:rsid w:val="004F59B9"/>
    <w:rsid w:val="004F5CE4"/>
    <w:rsid w:val="004F6539"/>
    <w:rsid w:val="004F68E2"/>
    <w:rsid w:val="004F6A35"/>
    <w:rsid w:val="004F6E3F"/>
    <w:rsid w:val="004F7585"/>
    <w:rsid w:val="005000EA"/>
    <w:rsid w:val="005002D5"/>
    <w:rsid w:val="00500569"/>
    <w:rsid w:val="0050068A"/>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EA4"/>
    <w:rsid w:val="00506F02"/>
    <w:rsid w:val="00506F5F"/>
    <w:rsid w:val="00507037"/>
    <w:rsid w:val="005072EE"/>
    <w:rsid w:val="00507541"/>
    <w:rsid w:val="005075BE"/>
    <w:rsid w:val="00507F2E"/>
    <w:rsid w:val="005104D7"/>
    <w:rsid w:val="00510C3D"/>
    <w:rsid w:val="00511857"/>
    <w:rsid w:val="00511897"/>
    <w:rsid w:val="00511D57"/>
    <w:rsid w:val="005122C9"/>
    <w:rsid w:val="005127F7"/>
    <w:rsid w:val="00512905"/>
    <w:rsid w:val="00512F4E"/>
    <w:rsid w:val="0051386E"/>
    <w:rsid w:val="0051399D"/>
    <w:rsid w:val="00513E37"/>
    <w:rsid w:val="00513FA9"/>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1BE"/>
    <w:rsid w:val="00521377"/>
    <w:rsid w:val="00521432"/>
    <w:rsid w:val="005214EF"/>
    <w:rsid w:val="00521ECF"/>
    <w:rsid w:val="00521F48"/>
    <w:rsid w:val="00521FDF"/>
    <w:rsid w:val="00521FE9"/>
    <w:rsid w:val="005221A2"/>
    <w:rsid w:val="0052234E"/>
    <w:rsid w:val="00522474"/>
    <w:rsid w:val="005228B1"/>
    <w:rsid w:val="00522A07"/>
    <w:rsid w:val="00522AD7"/>
    <w:rsid w:val="00522FF1"/>
    <w:rsid w:val="0052308A"/>
    <w:rsid w:val="0052316D"/>
    <w:rsid w:val="00523DE7"/>
    <w:rsid w:val="00524B0C"/>
    <w:rsid w:val="00525896"/>
    <w:rsid w:val="00525CB2"/>
    <w:rsid w:val="00526182"/>
    <w:rsid w:val="00526706"/>
    <w:rsid w:val="00526AA2"/>
    <w:rsid w:val="0052719E"/>
    <w:rsid w:val="00527517"/>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30ED"/>
    <w:rsid w:val="005433D0"/>
    <w:rsid w:val="00543D2E"/>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6EB"/>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4EA9"/>
    <w:rsid w:val="00565B12"/>
    <w:rsid w:val="00566444"/>
    <w:rsid w:val="00566544"/>
    <w:rsid w:val="00566AA8"/>
    <w:rsid w:val="00566AB6"/>
    <w:rsid w:val="00566B48"/>
    <w:rsid w:val="00566BEC"/>
    <w:rsid w:val="00566C84"/>
    <w:rsid w:val="00566FAA"/>
    <w:rsid w:val="0057017D"/>
    <w:rsid w:val="005707CE"/>
    <w:rsid w:val="0057081F"/>
    <w:rsid w:val="00570A18"/>
    <w:rsid w:val="00571627"/>
    <w:rsid w:val="00571700"/>
    <w:rsid w:val="00571865"/>
    <w:rsid w:val="00571C33"/>
    <w:rsid w:val="00571F66"/>
    <w:rsid w:val="0057232E"/>
    <w:rsid w:val="0057335E"/>
    <w:rsid w:val="00573418"/>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7177"/>
    <w:rsid w:val="00587858"/>
    <w:rsid w:val="00587B52"/>
    <w:rsid w:val="005903AF"/>
    <w:rsid w:val="00590AB6"/>
    <w:rsid w:val="00590BBC"/>
    <w:rsid w:val="00590E25"/>
    <w:rsid w:val="00590F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81A"/>
    <w:rsid w:val="005A68C2"/>
    <w:rsid w:val="005A6996"/>
    <w:rsid w:val="005A6BF8"/>
    <w:rsid w:val="005A7692"/>
    <w:rsid w:val="005A76E3"/>
    <w:rsid w:val="005A7CBE"/>
    <w:rsid w:val="005A7D44"/>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5EE3"/>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223B"/>
    <w:rsid w:val="005C2297"/>
    <w:rsid w:val="005C35B4"/>
    <w:rsid w:val="005C3778"/>
    <w:rsid w:val="005C42EA"/>
    <w:rsid w:val="005C430B"/>
    <w:rsid w:val="005C4469"/>
    <w:rsid w:val="005C495D"/>
    <w:rsid w:val="005C534B"/>
    <w:rsid w:val="005C5AD2"/>
    <w:rsid w:val="005C5AE9"/>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4F4"/>
    <w:rsid w:val="006058EA"/>
    <w:rsid w:val="00605A1B"/>
    <w:rsid w:val="00605E7B"/>
    <w:rsid w:val="0060607B"/>
    <w:rsid w:val="006060C1"/>
    <w:rsid w:val="006064C5"/>
    <w:rsid w:val="00606531"/>
    <w:rsid w:val="00606B12"/>
    <w:rsid w:val="00606B37"/>
    <w:rsid w:val="00606D0B"/>
    <w:rsid w:val="006074D1"/>
    <w:rsid w:val="006077B1"/>
    <w:rsid w:val="00607A7E"/>
    <w:rsid w:val="00607AA0"/>
    <w:rsid w:val="00607C55"/>
    <w:rsid w:val="00610316"/>
    <w:rsid w:val="006106B6"/>
    <w:rsid w:val="00610778"/>
    <w:rsid w:val="00610785"/>
    <w:rsid w:val="0061083A"/>
    <w:rsid w:val="00610DCE"/>
    <w:rsid w:val="00611531"/>
    <w:rsid w:val="00611A6C"/>
    <w:rsid w:val="00611FAF"/>
    <w:rsid w:val="006123D4"/>
    <w:rsid w:val="00612473"/>
    <w:rsid w:val="00612692"/>
    <w:rsid w:val="006129AD"/>
    <w:rsid w:val="00612E29"/>
    <w:rsid w:val="00612F33"/>
    <w:rsid w:val="00613689"/>
    <w:rsid w:val="006136BB"/>
    <w:rsid w:val="00613A75"/>
    <w:rsid w:val="00614354"/>
    <w:rsid w:val="006145E8"/>
    <w:rsid w:val="00614677"/>
    <w:rsid w:val="0061483A"/>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0CE"/>
    <w:rsid w:val="00622F51"/>
    <w:rsid w:val="00623333"/>
    <w:rsid w:val="0062357D"/>
    <w:rsid w:val="006237B3"/>
    <w:rsid w:val="006237CD"/>
    <w:rsid w:val="00623CBB"/>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681"/>
    <w:rsid w:val="00626747"/>
    <w:rsid w:val="00626F98"/>
    <w:rsid w:val="00626FE3"/>
    <w:rsid w:val="006278E1"/>
    <w:rsid w:val="00627946"/>
    <w:rsid w:val="00627A18"/>
    <w:rsid w:val="00627DD7"/>
    <w:rsid w:val="0063006E"/>
    <w:rsid w:val="006305D8"/>
    <w:rsid w:val="00630D10"/>
    <w:rsid w:val="006311EB"/>
    <w:rsid w:val="00631AB6"/>
    <w:rsid w:val="006327C9"/>
    <w:rsid w:val="00633381"/>
    <w:rsid w:val="0063347C"/>
    <w:rsid w:val="006336DC"/>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18E"/>
    <w:rsid w:val="0064160E"/>
    <w:rsid w:val="006417A2"/>
    <w:rsid w:val="006419B2"/>
    <w:rsid w:val="00641C53"/>
    <w:rsid w:val="00642737"/>
    <w:rsid w:val="00642E12"/>
    <w:rsid w:val="0064389A"/>
    <w:rsid w:val="00644189"/>
    <w:rsid w:val="00644588"/>
    <w:rsid w:val="006448BE"/>
    <w:rsid w:val="00644FDC"/>
    <w:rsid w:val="00645465"/>
    <w:rsid w:val="006454B7"/>
    <w:rsid w:val="00645527"/>
    <w:rsid w:val="00645AD6"/>
    <w:rsid w:val="00645E36"/>
    <w:rsid w:val="00646422"/>
    <w:rsid w:val="00646446"/>
    <w:rsid w:val="00646746"/>
    <w:rsid w:val="00646AFF"/>
    <w:rsid w:val="00646E25"/>
    <w:rsid w:val="0064775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555"/>
    <w:rsid w:val="0066763B"/>
    <w:rsid w:val="00667C6D"/>
    <w:rsid w:val="00670A57"/>
    <w:rsid w:val="0067106D"/>
    <w:rsid w:val="006711A4"/>
    <w:rsid w:val="00671D3F"/>
    <w:rsid w:val="00672198"/>
    <w:rsid w:val="00672874"/>
    <w:rsid w:val="00672ECD"/>
    <w:rsid w:val="006734CD"/>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800FA"/>
    <w:rsid w:val="0068025C"/>
    <w:rsid w:val="006803F6"/>
    <w:rsid w:val="00680400"/>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18B"/>
    <w:rsid w:val="00685304"/>
    <w:rsid w:val="0068556B"/>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0B"/>
    <w:rsid w:val="006A047C"/>
    <w:rsid w:val="006A0980"/>
    <w:rsid w:val="006A0A00"/>
    <w:rsid w:val="006A0A0F"/>
    <w:rsid w:val="006A0A5C"/>
    <w:rsid w:val="006A1939"/>
    <w:rsid w:val="006A19A9"/>
    <w:rsid w:val="006A23D4"/>
    <w:rsid w:val="006A31AC"/>
    <w:rsid w:val="006A36D5"/>
    <w:rsid w:val="006A39DD"/>
    <w:rsid w:val="006A3A41"/>
    <w:rsid w:val="006A40DD"/>
    <w:rsid w:val="006A4DD8"/>
    <w:rsid w:val="006A4E99"/>
    <w:rsid w:val="006A65FE"/>
    <w:rsid w:val="006A68C7"/>
    <w:rsid w:val="006A6B4F"/>
    <w:rsid w:val="006A7086"/>
    <w:rsid w:val="006A725E"/>
    <w:rsid w:val="006A78D2"/>
    <w:rsid w:val="006A78F3"/>
    <w:rsid w:val="006B02C0"/>
    <w:rsid w:val="006B05B3"/>
    <w:rsid w:val="006B0AF9"/>
    <w:rsid w:val="006B0B6E"/>
    <w:rsid w:val="006B216F"/>
    <w:rsid w:val="006B23C5"/>
    <w:rsid w:val="006B2932"/>
    <w:rsid w:val="006B296E"/>
    <w:rsid w:val="006B2F46"/>
    <w:rsid w:val="006B3150"/>
    <w:rsid w:val="006B321E"/>
    <w:rsid w:val="006B33E5"/>
    <w:rsid w:val="006B36A7"/>
    <w:rsid w:val="006B3D34"/>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53"/>
    <w:rsid w:val="006D6169"/>
    <w:rsid w:val="006D7118"/>
    <w:rsid w:val="006D73E6"/>
    <w:rsid w:val="006D7C69"/>
    <w:rsid w:val="006D7CB9"/>
    <w:rsid w:val="006E02A3"/>
    <w:rsid w:val="006E1228"/>
    <w:rsid w:val="006E13E3"/>
    <w:rsid w:val="006E1832"/>
    <w:rsid w:val="006E1B73"/>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D7C"/>
    <w:rsid w:val="006E5E93"/>
    <w:rsid w:val="006E60F4"/>
    <w:rsid w:val="006E6153"/>
    <w:rsid w:val="006E619D"/>
    <w:rsid w:val="006E61B6"/>
    <w:rsid w:val="006E66CF"/>
    <w:rsid w:val="006E681B"/>
    <w:rsid w:val="006E686D"/>
    <w:rsid w:val="006E7126"/>
    <w:rsid w:val="006E7D26"/>
    <w:rsid w:val="006F0CBF"/>
    <w:rsid w:val="006F194F"/>
    <w:rsid w:val="006F1A3B"/>
    <w:rsid w:val="006F1A5B"/>
    <w:rsid w:val="006F1C00"/>
    <w:rsid w:val="006F208D"/>
    <w:rsid w:val="006F2DAE"/>
    <w:rsid w:val="006F2F0B"/>
    <w:rsid w:val="006F341B"/>
    <w:rsid w:val="006F3C09"/>
    <w:rsid w:val="006F3EE9"/>
    <w:rsid w:val="006F439D"/>
    <w:rsid w:val="006F4747"/>
    <w:rsid w:val="006F4849"/>
    <w:rsid w:val="006F484D"/>
    <w:rsid w:val="006F4B32"/>
    <w:rsid w:val="006F4D48"/>
    <w:rsid w:val="006F4E60"/>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4235"/>
    <w:rsid w:val="0070425D"/>
    <w:rsid w:val="00704BAB"/>
    <w:rsid w:val="00704E67"/>
    <w:rsid w:val="00705119"/>
    <w:rsid w:val="0070591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5175"/>
    <w:rsid w:val="00715A4D"/>
    <w:rsid w:val="00715C6D"/>
    <w:rsid w:val="00715D60"/>
    <w:rsid w:val="00715F52"/>
    <w:rsid w:val="007162D2"/>
    <w:rsid w:val="00717608"/>
    <w:rsid w:val="00720383"/>
    <w:rsid w:val="007203FE"/>
    <w:rsid w:val="00720ADD"/>
    <w:rsid w:val="00720CB4"/>
    <w:rsid w:val="00720F66"/>
    <w:rsid w:val="00721218"/>
    <w:rsid w:val="00721412"/>
    <w:rsid w:val="007215F2"/>
    <w:rsid w:val="00721A18"/>
    <w:rsid w:val="00721F39"/>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DF9"/>
    <w:rsid w:val="0074035D"/>
    <w:rsid w:val="0074054D"/>
    <w:rsid w:val="00740655"/>
    <w:rsid w:val="00740F09"/>
    <w:rsid w:val="00741224"/>
    <w:rsid w:val="00741716"/>
    <w:rsid w:val="00741831"/>
    <w:rsid w:val="00741A9D"/>
    <w:rsid w:val="00743C1A"/>
    <w:rsid w:val="00743F03"/>
    <w:rsid w:val="00744E21"/>
    <w:rsid w:val="00745412"/>
    <w:rsid w:val="007454C1"/>
    <w:rsid w:val="00745DD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2C0"/>
    <w:rsid w:val="00754915"/>
    <w:rsid w:val="00754C6F"/>
    <w:rsid w:val="0075513F"/>
    <w:rsid w:val="0075524A"/>
    <w:rsid w:val="00755760"/>
    <w:rsid w:val="0075618F"/>
    <w:rsid w:val="00756402"/>
    <w:rsid w:val="007565F3"/>
    <w:rsid w:val="00756763"/>
    <w:rsid w:val="0075676E"/>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69C"/>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116"/>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DBA"/>
    <w:rsid w:val="00782EA3"/>
    <w:rsid w:val="00782F63"/>
    <w:rsid w:val="00783095"/>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099"/>
    <w:rsid w:val="00792139"/>
    <w:rsid w:val="0079224B"/>
    <w:rsid w:val="007923E5"/>
    <w:rsid w:val="007929D0"/>
    <w:rsid w:val="00792B6C"/>
    <w:rsid w:val="00793199"/>
    <w:rsid w:val="007932DD"/>
    <w:rsid w:val="0079413B"/>
    <w:rsid w:val="0079433C"/>
    <w:rsid w:val="0079438C"/>
    <w:rsid w:val="007946CE"/>
    <w:rsid w:val="00794BDD"/>
    <w:rsid w:val="00795628"/>
    <w:rsid w:val="00795BE4"/>
    <w:rsid w:val="00795F27"/>
    <w:rsid w:val="007973BB"/>
    <w:rsid w:val="007973FD"/>
    <w:rsid w:val="00797500"/>
    <w:rsid w:val="007977C1"/>
    <w:rsid w:val="007978DF"/>
    <w:rsid w:val="00797C7E"/>
    <w:rsid w:val="007A01FD"/>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99"/>
    <w:rsid w:val="007A5EF4"/>
    <w:rsid w:val="007A5F41"/>
    <w:rsid w:val="007A67D6"/>
    <w:rsid w:val="007A682C"/>
    <w:rsid w:val="007A76A8"/>
    <w:rsid w:val="007A79D5"/>
    <w:rsid w:val="007A7FD7"/>
    <w:rsid w:val="007B0171"/>
    <w:rsid w:val="007B04A2"/>
    <w:rsid w:val="007B054D"/>
    <w:rsid w:val="007B063B"/>
    <w:rsid w:val="007B09A4"/>
    <w:rsid w:val="007B0AB4"/>
    <w:rsid w:val="007B0AD9"/>
    <w:rsid w:val="007B0E2F"/>
    <w:rsid w:val="007B0F06"/>
    <w:rsid w:val="007B17DA"/>
    <w:rsid w:val="007B1912"/>
    <w:rsid w:val="007B1D8F"/>
    <w:rsid w:val="007B1DFA"/>
    <w:rsid w:val="007B1F13"/>
    <w:rsid w:val="007B2327"/>
    <w:rsid w:val="007B24E9"/>
    <w:rsid w:val="007B25A4"/>
    <w:rsid w:val="007B25E3"/>
    <w:rsid w:val="007B2A3E"/>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E0"/>
    <w:rsid w:val="007C0A42"/>
    <w:rsid w:val="007C1552"/>
    <w:rsid w:val="007C19A2"/>
    <w:rsid w:val="007C207E"/>
    <w:rsid w:val="007C214C"/>
    <w:rsid w:val="007C21BE"/>
    <w:rsid w:val="007C262B"/>
    <w:rsid w:val="007C27D2"/>
    <w:rsid w:val="007C2DDC"/>
    <w:rsid w:val="007C2F5F"/>
    <w:rsid w:val="007C414E"/>
    <w:rsid w:val="007C445B"/>
    <w:rsid w:val="007C4553"/>
    <w:rsid w:val="007C67AE"/>
    <w:rsid w:val="007C7134"/>
    <w:rsid w:val="007C7254"/>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161E"/>
    <w:rsid w:val="007F1D2A"/>
    <w:rsid w:val="007F1D92"/>
    <w:rsid w:val="007F2013"/>
    <w:rsid w:val="007F2CF0"/>
    <w:rsid w:val="007F330A"/>
    <w:rsid w:val="007F3581"/>
    <w:rsid w:val="007F3B42"/>
    <w:rsid w:val="007F3BF5"/>
    <w:rsid w:val="007F44CD"/>
    <w:rsid w:val="007F5354"/>
    <w:rsid w:val="007F5512"/>
    <w:rsid w:val="007F55F9"/>
    <w:rsid w:val="007F5B0D"/>
    <w:rsid w:val="007F5CD9"/>
    <w:rsid w:val="007F6069"/>
    <w:rsid w:val="007F6099"/>
    <w:rsid w:val="007F6352"/>
    <w:rsid w:val="007F6357"/>
    <w:rsid w:val="007F6E25"/>
    <w:rsid w:val="007F7184"/>
    <w:rsid w:val="007F7252"/>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8E0"/>
    <w:rsid w:val="008039BE"/>
    <w:rsid w:val="00803B49"/>
    <w:rsid w:val="00804479"/>
    <w:rsid w:val="00804B97"/>
    <w:rsid w:val="00805260"/>
    <w:rsid w:val="00805892"/>
    <w:rsid w:val="00805DAC"/>
    <w:rsid w:val="00805E71"/>
    <w:rsid w:val="0080635C"/>
    <w:rsid w:val="008068EC"/>
    <w:rsid w:val="008069E2"/>
    <w:rsid w:val="008078CF"/>
    <w:rsid w:val="00807AC1"/>
    <w:rsid w:val="0081093E"/>
    <w:rsid w:val="00810F22"/>
    <w:rsid w:val="0081129A"/>
    <w:rsid w:val="00811492"/>
    <w:rsid w:val="00811629"/>
    <w:rsid w:val="00812C36"/>
    <w:rsid w:val="008133C0"/>
    <w:rsid w:val="008134B0"/>
    <w:rsid w:val="0081361D"/>
    <w:rsid w:val="00813625"/>
    <w:rsid w:val="00813630"/>
    <w:rsid w:val="00813A5C"/>
    <w:rsid w:val="00813B5B"/>
    <w:rsid w:val="0081421A"/>
    <w:rsid w:val="008151D1"/>
    <w:rsid w:val="00815A94"/>
    <w:rsid w:val="00815ADA"/>
    <w:rsid w:val="00815CD9"/>
    <w:rsid w:val="00815F7E"/>
    <w:rsid w:val="008160F2"/>
    <w:rsid w:val="00816DF1"/>
    <w:rsid w:val="008174F4"/>
    <w:rsid w:val="00817C6D"/>
    <w:rsid w:val="00817EEF"/>
    <w:rsid w:val="008204F9"/>
    <w:rsid w:val="00820591"/>
    <w:rsid w:val="008207C4"/>
    <w:rsid w:val="00820B3C"/>
    <w:rsid w:val="00820D61"/>
    <w:rsid w:val="00820E2D"/>
    <w:rsid w:val="00821BFD"/>
    <w:rsid w:val="0082220C"/>
    <w:rsid w:val="00822533"/>
    <w:rsid w:val="00822BD6"/>
    <w:rsid w:val="00823710"/>
    <w:rsid w:val="00823807"/>
    <w:rsid w:val="00823ADD"/>
    <w:rsid w:val="00824316"/>
    <w:rsid w:val="0082435D"/>
    <w:rsid w:val="008245A0"/>
    <w:rsid w:val="00824E20"/>
    <w:rsid w:val="00825544"/>
    <w:rsid w:val="0082557C"/>
    <w:rsid w:val="00825BF4"/>
    <w:rsid w:val="00825F74"/>
    <w:rsid w:val="0082611C"/>
    <w:rsid w:val="00826642"/>
    <w:rsid w:val="00826651"/>
    <w:rsid w:val="008275F4"/>
    <w:rsid w:val="008279FC"/>
    <w:rsid w:val="00827B31"/>
    <w:rsid w:val="00827B81"/>
    <w:rsid w:val="00827BF3"/>
    <w:rsid w:val="008300CC"/>
    <w:rsid w:val="008300DD"/>
    <w:rsid w:val="008309B5"/>
    <w:rsid w:val="00831DC8"/>
    <w:rsid w:val="00831DD8"/>
    <w:rsid w:val="00832050"/>
    <w:rsid w:val="00832128"/>
    <w:rsid w:val="0083232D"/>
    <w:rsid w:val="0083272F"/>
    <w:rsid w:val="00832957"/>
    <w:rsid w:val="0083295A"/>
    <w:rsid w:val="00832C47"/>
    <w:rsid w:val="00833181"/>
    <w:rsid w:val="0083324F"/>
    <w:rsid w:val="0083384C"/>
    <w:rsid w:val="00833ADC"/>
    <w:rsid w:val="0083408E"/>
    <w:rsid w:val="008343EC"/>
    <w:rsid w:val="00834CBE"/>
    <w:rsid w:val="0083531A"/>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4092"/>
    <w:rsid w:val="0084409F"/>
    <w:rsid w:val="0084472A"/>
    <w:rsid w:val="00845210"/>
    <w:rsid w:val="00845565"/>
    <w:rsid w:val="00845C37"/>
    <w:rsid w:val="00845DFB"/>
    <w:rsid w:val="00846984"/>
    <w:rsid w:val="00846D2A"/>
    <w:rsid w:val="008478A8"/>
    <w:rsid w:val="00847E2E"/>
    <w:rsid w:val="008509F2"/>
    <w:rsid w:val="00850A13"/>
    <w:rsid w:val="00850E22"/>
    <w:rsid w:val="00850E4C"/>
    <w:rsid w:val="00851365"/>
    <w:rsid w:val="008514DC"/>
    <w:rsid w:val="00851917"/>
    <w:rsid w:val="0085216C"/>
    <w:rsid w:val="008521AD"/>
    <w:rsid w:val="0085251D"/>
    <w:rsid w:val="00852D9D"/>
    <w:rsid w:val="00852EF4"/>
    <w:rsid w:val="00853528"/>
    <w:rsid w:val="008535B4"/>
    <w:rsid w:val="00853744"/>
    <w:rsid w:val="00853907"/>
    <w:rsid w:val="00853F08"/>
    <w:rsid w:val="008541A5"/>
    <w:rsid w:val="0085461C"/>
    <w:rsid w:val="00855033"/>
    <w:rsid w:val="0085515B"/>
    <w:rsid w:val="0085533A"/>
    <w:rsid w:val="008555B7"/>
    <w:rsid w:val="00855B1F"/>
    <w:rsid w:val="00855C3D"/>
    <w:rsid w:val="00855C51"/>
    <w:rsid w:val="00855EDF"/>
    <w:rsid w:val="00856019"/>
    <w:rsid w:val="008565E3"/>
    <w:rsid w:val="008565FB"/>
    <w:rsid w:val="008567A1"/>
    <w:rsid w:val="0085758B"/>
    <w:rsid w:val="0086014E"/>
    <w:rsid w:val="00860D1C"/>
    <w:rsid w:val="0086159D"/>
    <w:rsid w:val="008618E2"/>
    <w:rsid w:val="00862088"/>
    <w:rsid w:val="008622A8"/>
    <w:rsid w:val="00862666"/>
    <w:rsid w:val="00862A45"/>
    <w:rsid w:val="00862D6E"/>
    <w:rsid w:val="00862DDF"/>
    <w:rsid w:val="00862F9F"/>
    <w:rsid w:val="0086325D"/>
    <w:rsid w:val="00863310"/>
    <w:rsid w:val="008656E9"/>
    <w:rsid w:val="0086592F"/>
    <w:rsid w:val="008659DC"/>
    <w:rsid w:val="00865C52"/>
    <w:rsid w:val="00866038"/>
    <w:rsid w:val="00866162"/>
    <w:rsid w:val="00866E24"/>
    <w:rsid w:val="0086727D"/>
    <w:rsid w:val="00867655"/>
    <w:rsid w:val="00867AE2"/>
    <w:rsid w:val="00867B0C"/>
    <w:rsid w:val="008707AA"/>
    <w:rsid w:val="0087123A"/>
    <w:rsid w:val="00871482"/>
    <w:rsid w:val="008716A1"/>
    <w:rsid w:val="00871BE8"/>
    <w:rsid w:val="0087236B"/>
    <w:rsid w:val="0087242F"/>
    <w:rsid w:val="008727C4"/>
    <w:rsid w:val="008728A2"/>
    <w:rsid w:val="00872CCC"/>
    <w:rsid w:val="00872EF1"/>
    <w:rsid w:val="00872FFD"/>
    <w:rsid w:val="0087375B"/>
    <w:rsid w:val="008738F9"/>
    <w:rsid w:val="00874296"/>
    <w:rsid w:val="008745A8"/>
    <w:rsid w:val="0087526F"/>
    <w:rsid w:val="008758B4"/>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3217"/>
    <w:rsid w:val="008835BD"/>
    <w:rsid w:val="00884D97"/>
    <w:rsid w:val="00885477"/>
    <w:rsid w:val="00885850"/>
    <w:rsid w:val="00885ADC"/>
    <w:rsid w:val="00885BEB"/>
    <w:rsid w:val="0088632E"/>
    <w:rsid w:val="008864A4"/>
    <w:rsid w:val="008871A9"/>
    <w:rsid w:val="0088732B"/>
    <w:rsid w:val="00887627"/>
    <w:rsid w:val="00887F9A"/>
    <w:rsid w:val="00890075"/>
    <w:rsid w:val="00890344"/>
    <w:rsid w:val="00890F31"/>
    <w:rsid w:val="008912C4"/>
    <w:rsid w:val="008915D4"/>
    <w:rsid w:val="008916B7"/>
    <w:rsid w:val="0089233E"/>
    <w:rsid w:val="00892481"/>
    <w:rsid w:val="00892D63"/>
    <w:rsid w:val="00892DFC"/>
    <w:rsid w:val="00892F23"/>
    <w:rsid w:val="008934BE"/>
    <w:rsid w:val="0089374D"/>
    <w:rsid w:val="00894294"/>
    <w:rsid w:val="008949A8"/>
    <w:rsid w:val="00894A3E"/>
    <w:rsid w:val="00894C2E"/>
    <w:rsid w:val="0089531D"/>
    <w:rsid w:val="00895815"/>
    <w:rsid w:val="00895A2C"/>
    <w:rsid w:val="00895B60"/>
    <w:rsid w:val="00895C92"/>
    <w:rsid w:val="00896902"/>
    <w:rsid w:val="00896A8C"/>
    <w:rsid w:val="00896CA9"/>
    <w:rsid w:val="00897072"/>
    <w:rsid w:val="00897385"/>
    <w:rsid w:val="00897585"/>
    <w:rsid w:val="008976A0"/>
    <w:rsid w:val="0089770A"/>
    <w:rsid w:val="008A0A67"/>
    <w:rsid w:val="008A0BDE"/>
    <w:rsid w:val="008A0C1C"/>
    <w:rsid w:val="008A1702"/>
    <w:rsid w:val="008A180D"/>
    <w:rsid w:val="008A1970"/>
    <w:rsid w:val="008A20C5"/>
    <w:rsid w:val="008A2485"/>
    <w:rsid w:val="008A24D3"/>
    <w:rsid w:val="008A253F"/>
    <w:rsid w:val="008A2879"/>
    <w:rsid w:val="008A2C27"/>
    <w:rsid w:val="008A2F93"/>
    <w:rsid w:val="008A32C5"/>
    <w:rsid w:val="008A3B96"/>
    <w:rsid w:val="008A41B1"/>
    <w:rsid w:val="008A4319"/>
    <w:rsid w:val="008A4400"/>
    <w:rsid w:val="008A48F5"/>
    <w:rsid w:val="008A50A7"/>
    <w:rsid w:val="008A5B0B"/>
    <w:rsid w:val="008A5DEF"/>
    <w:rsid w:val="008A6010"/>
    <w:rsid w:val="008A667B"/>
    <w:rsid w:val="008A677E"/>
    <w:rsid w:val="008A740E"/>
    <w:rsid w:val="008A7448"/>
    <w:rsid w:val="008A7506"/>
    <w:rsid w:val="008A7528"/>
    <w:rsid w:val="008A7577"/>
    <w:rsid w:val="008A78FB"/>
    <w:rsid w:val="008A79F9"/>
    <w:rsid w:val="008A7BC1"/>
    <w:rsid w:val="008A7D1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87"/>
    <w:rsid w:val="008B6959"/>
    <w:rsid w:val="008B6A19"/>
    <w:rsid w:val="008B6BBD"/>
    <w:rsid w:val="008B724C"/>
    <w:rsid w:val="008B72B1"/>
    <w:rsid w:val="008B735B"/>
    <w:rsid w:val="008B7774"/>
    <w:rsid w:val="008B7960"/>
    <w:rsid w:val="008B7E44"/>
    <w:rsid w:val="008C02F9"/>
    <w:rsid w:val="008C0553"/>
    <w:rsid w:val="008C0C41"/>
    <w:rsid w:val="008C17F2"/>
    <w:rsid w:val="008C1888"/>
    <w:rsid w:val="008C2C2B"/>
    <w:rsid w:val="008C2ED0"/>
    <w:rsid w:val="008C3233"/>
    <w:rsid w:val="008C390A"/>
    <w:rsid w:val="008C3CF1"/>
    <w:rsid w:val="008C3F25"/>
    <w:rsid w:val="008C44B0"/>
    <w:rsid w:val="008C46F2"/>
    <w:rsid w:val="008C4BC0"/>
    <w:rsid w:val="008C4D9A"/>
    <w:rsid w:val="008C5959"/>
    <w:rsid w:val="008C5A0A"/>
    <w:rsid w:val="008C5E1F"/>
    <w:rsid w:val="008C643F"/>
    <w:rsid w:val="008C65B4"/>
    <w:rsid w:val="008C6696"/>
    <w:rsid w:val="008C6CD9"/>
    <w:rsid w:val="008C7ADA"/>
    <w:rsid w:val="008C7ED8"/>
    <w:rsid w:val="008D023D"/>
    <w:rsid w:val="008D0767"/>
    <w:rsid w:val="008D0799"/>
    <w:rsid w:val="008D0EF2"/>
    <w:rsid w:val="008D139E"/>
    <w:rsid w:val="008D1488"/>
    <w:rsid w:val="008D1CD7"/>
    <w:rsid w:val="008D1D80"/>
    <w:rsid w:val="008D20CD"/>
    <w:rsid w:val="008D2884"/>
    <w:rsid w:val="008D2D40"/>
    <w:rsid w:val="008D2FC3"/>
    <w:rsid w:val="008D30A7"/>
    <w:rsid w:val="008D3198"/>
    <w:rsid w:val="008D37D8"/>
    <w:rsid w:val="008D4560"/>
    <w:rsid w:val="008D45BF"/>
    <w:rsid w:val="008D4A3F"/>
    <w:rsid w:val="008D4CDA"/>
    <w:rsid w:val="008D4EAA"/>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0AD5"/>
    <w:rsid w:val="008E14A1"/>
    <w:rsid w:val="008E14AD"/>
    <w:rsid w:val="008E15CF"/>
    <w:rsid w:val="008E213B"/>
    <w:rsid w:val="008E248B"/>
    <w:rsid w:val="008E29F1"/>
    <w:rsid w:val="008E2C13"/>
    <w:rsid w:val="008E2C39"/>
    <w:rsid w:val="008E37EA"/>
    <w:rsid w:val="008E3EB4"/>
    <w:rsid w:val="008E410B"/>
    <w:rsid w:val="008E42A1"/>
    <w:rsid w:val="008E43F1"/>
    <w:rsid w:val="008E481C"/>
    <w:rsid w:val="008E5214"/>
    <w:rsid w:val="008E5456"/>
    <w:rsid w:val="008E68C5"/>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4D2"/>
    <w:rsid w:val="008F4816"/>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7C4"/>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5F4"/>
    <w:rsid w:val="00904861"/>
    <w:rsid w:val="009048DF"/>
    <w:rsid w:val="009050B8"/>
    <w:rsid w:val="00905DA9"/>
    <w:rsid w:val="009060EE"/>
    <w:rsid w:val="00906111"/>
    <w:rsid w:val="00906BC1"/>
    <w:rsid w:val="00906EE9"/>
    <w:rsid w:val="009075FB"/>
    <w:rsid w:val="0090775C"/>
    <w:rsid w:val="00907780"/>
    <w:rsid w:val="00910F3C"/>
    <w:rsid w:val="0091105A"/>
    <w:rsid w:val="009111AB"/>
    <w:rsid w:val="0091203D"/>
    <w:rsid w:val="00912134"/>
    <w:rsid w:val="009121FC"/>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12A"/>
    <w:rsid w:val="0093390D"/>
    <w:rsid w:val="0093394A"/>
    <w:rsid w:val="00933A32"/>
    <w:rsid w:val="00933FB9"/>
    <w:rsid w:val="0093428B"/>
    <w:rsid w:val="00935302"/>
    <w:rsid w:val="00936549"/>
    <w:rsid w:val="00936C36"/>
    <w:rsid w:val="00936DE3"/>
    <w:rsid w:val="009371AC"/>
    <w:rsid w:val="0093785C"/>
    <w:rsid w:val="00937D9E"/>
    <w:rsid w:val="009400D2"/>
    <w:rsid w:val="00940160"/>
    <w:rsid w:val="0094067F"/>
    <w:rsid w:val="00940FB3"/>
    <w:rsid w:val="00941BF0"/>
    <w:rsid w:val="00941C8D"/>
    <w:rsid w:val="00941D93"/>
    <w:rsid w:val="009420A6"/>
    <w:rsid w:val="0094267D"/>
    <w:rsid w:val="009426D0"/>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5151"/>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ACE"/>
    <w:rsid w:val="00967BCF"/>
    <w:rsid w:val="00967E6A"/>
    <w:rsid w:val="00970E1E"/>
    <w:rsid w:val="009710A5"/>
    <w:rsid w:val="00971179"/>
    <w:rsid w:val="00971501"/>
    <w:rsid w:val="009716DC"/>
    <w:rsid w:val="00971710"/>
    <w:rsid w:val="00971A04"/>
    <w:rsid w:val="009723ED"/>
    <w:rsid w:val="00972496"/>
    <w:rsid w:val="009726AC"/>
    <w:rsid w:val="0097295C"/>
    <w:rsid w:val="009729D6"/>
    <w:rsid w:val="00973090"/>
    <w:rsid w:val="00973110"/>
    <w:rsid w:val="00973179"/>
    <w:rsid w:val="00973E53"/>
    <w:rsid w:val="00974C12"/>
    <w:rsid w:val="00974C53"/>
    <w:rsid w:val="00974CE3"/>
    <w:rsid w:val="009750F9"/>
    <w:rsid w:val="00975222"/>
    <w:rsid w:val="00975451"/>
    <w:rsid w:val="00976274"/>
    <w:rsid w:val="0097705B"/>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B65"/>
    <w:rsid w:val="00982C42"/>
    <w:rsid w:val="00983251"/>
    <w:rsid w:val="00983736"/>
    <w:rsid w:val="00983791"/>
    <w:rsid w:val="00983A2B"/>
    <w:rsid w:val="00983DA9"/>
    <w:rsid w:val="00983F81"/>
    <w:rsid w:val="00984628"/>
    <w:rsid w:val="00984758"/>
    <w:rsid w:val="0098494F"/>
    <w:rsid w:val="00985167"/>
    <w:rsid w:val="009857BE"/>
    <w:rsid w:val="00985DC4"/>
    <w:rsid w:val="00985E5B"/>
    <w:rsid w:val="00985F59"/>
    <w:rsid w:val="00986038"/>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BA8"/>
    <w:rsid w:val="00994DAE"/>
    <w:rsid w:val="00996114"/>
    <w:rsid w:val="00996E78"/>
    <w:rsid w:val="00997422"/>
    <w:rsid w:val="0099768F"/>
    <w:rsid w:val="00997A53"/>
    <w:rsid w:val="00997F54"/>
    <w:rsid w:val="009A009F"/>
    <w:rsid w:val="009A017A"/>
    <w:rsid w:val="009A07DA"/>
    <w:rsid w:val="009A17BD"/>
    <w:rsid w:val="009A180C"/>
    <w:rsid w:val="009A1A31"/>
    <w:rsid w:val="009A1E58"/>
    <w:rsid w:val="009A25B0"/>
    <w:rsid w:val="009A318C"/>
    <w:rsid w:val="009A319A"/>
    <w:rsid w:val="009A3A64"/>
    <w:rsid w:val="009A441F"/>
    <w:rsid w:val="009A503A"/>
    <w:rsid w:val="009A5630"/>
    <w:rsid w:val="009A5796"/>
    <w:rsid w:val="009A59E7"/>
    <w:rsid w:val="009A5AA7"/>
    <w:rsid w:val="009A6C3E"/>
    <w:rsid w:val="009A6FF9"/>
    <w:rsid w:val="009A796E"/>
    <w:rsid w:val="009A7C6E"/>
    <w:rsid w:val="009B0487"/>
    <w:rsid w:val="009B0F31"/>
    <w:rsid w:val="009B11EF"/>
    <w:rsid w:val="009B148B"/>
    <w:rsid w:val="009B3412"/>
    <w:rsid w:val="009B39FA"/>
    <w:rsid w:val="009B3C55"/>
    <w:rsid w:val="009B4AE0"/>
    <w:rsid w:val="009B56FF"/>
    <w:rsid w:val="009B5A16"/>
    <w:rsid w:val="009B5A50"/>
    <w:rsid w:val="009B6214"/>
    <w:rsid w:val="009B6787"/>
    <w:rsid w:val="009B6801"/>
    <w:rsid w:val="009B6E45"/>
    <w:rsid w:val="009B71CD"/>
    <w:rsid w:val="009B7DC3"/>
    <w:rsid w:val="009C00D6"/>
    <w:rsid w:val="009C02EA"/>
    <w:rsid w:val="009C03F2"/>
    <w:rsid w:val="009C07E6"/>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406"/>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93B"/>
    <w:rsid w:val="009E5B2F"/>
    <w:rsid w:val="009E5D05"/>
    <w:rsid w:val="009E660E"/>
    <w:rsid w:val="009E6743"/>
    <w:rsid w:val="009E69FE"/>
    <w:rsid w:val="009E7261"/>
    <w:rsid w:val="009E7322"/>
    <w:rsid w:val="009E75E4"/>
    <w:rsid w:val="009E7661"/>
    <w:rsid w:val="009E7783"/>
    <w:rsid w:val="009E788E"/>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5441"/>
    <w:rsid w:val="009F5CDA"/>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84D"/>
    <w:rsid w:val="00A02E0D"/>
    <w:rsid w:val="00A02EDC"/>
    <w:rsid w:val="00A02F7C"/>
    <w:rsid w:val="00A037A0"/>
    <w:rsid w:val="00A03968"/>
    <w:rsid w:val="00A03EF2"/>
    <w:rsid w:val="00A04005"/>
    <w:rsid w:val="00A04306"/>
    <w:rsid w:val="00A04F13"/>
    <w:rsid w:val="00A05033"/>
    <w:rsid w:val="00A05B84"/>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CD4"/>
    <w:rsid w:val="00A15810"/>
    <w:rsid w:val="00A16D42"/>
    <w:rsid w:val="00A173CA"/>
    <w:rsid w:val="00A17B57"/>
    <w:rsid w:val="00A201AC"/>
    <w:rsid w:val="00A21025"/>
    <w:rsid w:val="00A2160E"/>
    <w:rsid w:val="00A217DE"/>
    <w:rsid w:val="00A21B7E"/>
    <w:rsid w:val="00A21EA3"/>
    <w:rsid w:val="00A22522"/>
    <w:rsid w:val="00A2252C"/>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728"/>
    <w:rsid w:val="00A31AAA"/>
    <w:rsid w:val="00A326B3"/>
    <w:rsid w:val="00A32ECA"/>
    <w:rsid w:val="00A33055"/>
    <w:rsid w:val="00A33402"/>
    <w:rsid w:val="00A3361F"/>
    <w:rsid w:val="00A33FB2"/>
    <w:rsid w:val="00A349B7"/>
    <w:rsid w:val="00A34B70"/>
    <w:rsid w:val="00A35092"/>
    <w:rsid w:val="00A35213"/>
    <w:rsid w:val="00A35763"/>
    <w:rsid w:val="00A358D4"/>
    <w:rsid w:val="00A35A6B"/>
    <w:rsid w:val="00A362AD"/>
    <w:rsid w:val="00A362EB"/>
    <w:rsid w:val="00A36B72"/>
    <w:rsid w:val="00A36C9E"/>
    <w:rsid w:val="00A3719F"/>
    <w:rsid w:val="00A374D3"/>
    <w:rsid w:val="00A37E7E"/>
    <w:rsid w:val="00A40094"/>
    <w:rsid w:val="00A4035F"/>
    <w:rsid w:val="00A40403"/>
    <w:rsid w:val="00A408E6"/>
    <w:rsid w:val="00A4136A"/>
    <w:rsid w:val="00A41436"/>
    <w:rsid w:val="00A4173F"/>
    <w:rsid w:val="00A41845"/>
    <w:rsid w:val="00A41DA8"/>
    <w:rsid w:val="00A41F74"/>
    <w:rsid w:val="00A424E6"/>
    <w:rsid w:val="00A42591"/>
    <w:rsid w:val="00A42A93"/>
    <w:rsid w:val="00A43059"/>
    <w:rsid w:val="00A435E5"/>
    <w:rsid w:val="00A4372A"/>
    <w:rsid w:val="00A4396D"/>
    <w:rsid w:val="00A43E36"/>
    <w:rsid w:val="00A44101"/>
    <w:rsid w:val="00A44946"/>
    <w:rsid w:val="00A44ECA"/>
    <w:rsid w:val="00A4507F"/>
    <w:rsid w:val="00A452FA"/>
    <w:rsid w:val="00A45885"/>
    <w:rsid w:val="00A45A3F"/>
    <w:rsid w:val="00A46216"/>
    <w:rsid w:val="00A462A4"/>
    <w:rsid w:val="00A4670C"/>
    <w:rsid w:val="00A469F9"/>
    <w:rsid w:val="00A475B8"/>
    <w:rsid w:val="00A478A9"/>
    <w:rsid w:val="00A478F6"/>
    <w:rsid w:val="00A479D5"/>
    <w:rsid w:val="00A479FC"/>
    <w:rsid w:val="00A47A5A"/>
    <w:rsid w:val="00A47C84"/>
    <w:rsid w:val="00A47F49"/>
    <w:rsid w:val="00A50146"/>
    <w:rsid w:val="00A501BD"/>
    <w:rsid w:val="00A50247"/>
    <w:rsid w:val="00A50332"/>
    <w:rsid w:val="00A5067E"/>
    <w:rsid w:val="00A50A1D"/>
    <w:rsid w:val="00A5102F"/>
    <w:rsid w:val="00A5114A"/>
    <w:rsid w:val="00A511D0"/>
    <w:rsid w:val="00A519AD"/>
    <w:rsid w:val="00A51B15"/>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6322"/>
    <w:rsid w:val="00A566F8"/>
    <w:rsid w:val="00A568C6"/>
    <w:rsid w:val="00A56DE3"/>
    <w:rsid w:val="00A574B3"/>
    <w:rsid w:val="00A579CE"/>
    <w:rsid w:val="00A57A4B"/>
    <w:rsid w:val="00A57ABD"/>
    <w:rsid w:val="00A57E37"/>
    <w:rsid w:val="00A57E86"/>
    <w:rsid w:val="00A57F06"/>
    <w:rsid w:val="00A6028B"/>
    <w:rsid w:val="00A60563"/>
    <w:rsid w:val="00A60B0A"/>
    <w:rsid w:val="00A610C4"/>
    <w:rsid w:val="00A61628"/>
    <w:rsid w:val="00A61C61"/>
    <w:rsid w:val="00A61FB8"/>
    <w:rsid w:val="00A62A5C"/>
    <w:rsid w:val="00A62AF9"/>
    <w:rsid w:val="00A62D2C"/>
    <w:rsid w:val="00A6317E"/>
    <w:rsid w:val="00A63670"/>
    <w:rsid w:val="00A6381C"/>
    <w:rsid w:val="00A6400A"/>
    <w:rsid w:val="00A64609"/>
    <w:rsid w:val="00A648B8"/>
    <w:rsid w:val="00A64E59"/>
    <w:rsid w:val="00A6589D"/>
    <w:rsid w:val="00A65BDE"/>
    <w:rsid w:val="00A65CBF"/>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713"/>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3C97"/>
    <w:rsid w:val="00A8479D"/>
    <w:rsid w:val="00A84B63"/>
    <w:rsid w:val="00A84EB4"/>
    <w:rsid w:val="00A855D7"/>
    <w:rsid w:val="00A85600"/>
    <w:rsid w:val="00A85B78"/>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91"/>
    <w:rsid w:val="00A93989"/>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ECD"/>
    <w:rsid w:val="00AA0FA0"/>
    <w:rsid w:val="00AA12E3"/>
    <w:rsid w:val="00AA232A"/>
    <w:rsid w:val="00AA2C06"/>
    <w:rsid w:val="00AA332F"/>
    <w:rsid w:val="00AA3B48"/>
    <w:rsid w:val="00AA4151"/>
    <w:rsid w:val="00AA455A"/>
    <w:rsid w:val="00AA5032"/>
    <w:rsid w:val="00AA532D"/>
    <w:rsid w:val="00AA5F34"/>
    <w:rsid w:val="00AA631D"/>
    <w:rsid w:val="00AA6330"/>
    <w:rsid w:val="00AA7191"/>
    <w:rsid w:val="00AA7B4F"/>
    <w:rsid w:val="00AB085D"/>
    <w:rsid w:val="00AB20C8"/>
    <w:rsid w:val="00AB264A"/>
    <w:rsid w:val="00AB27B7"/>
    <w:rsid w:val="00AB2E17"/>
    <w:rsid w:val="00AB30AC"/>
    <w:rsid w:val="00AB310C"/>
    <w:rsid w:val="00AB3129"/>
    <w:rsid w:val="00AB455C"/>
    <w:rsid w:val="00AB45B3"/>
    <w:rsid w:val="00AB4F17"/>
    <w:rsid w:val="00AB54E6"/>
    <w:rsid w:val="00AB5670"/>
    <w:rsid w:val="00AB5E34"/>
    <w:rsid w:val="00AB61F5"/>
    <w:rsid w:val="00AB647A"/>
    <w:rsid w:val="00AB6486"/>
    <w:rsid w:val="00AB66B4"/>
    <w:rsid w:val="00AB6756"/>
    <w:rsid w:val="00AB69DF"/>
    <w:rsid w:val="00AB6A1F"/>
    <w:rsid w:val="00AB70FE"/>
    <w:rsid w:val="00AB711A"/>
    <w:rsid w:val="00AB732B"/>
    <w:rsid w:val="00AB7C1E"/>
    <w:rsid w:val="00AC020E"/>
    <w:rsid w:val="00AC05E7"/>
    <w:rsid w:val="00AC0D46"/>
    <w:rsid w:val="00AC1AFD"/>
    <w:rsid w:val="00AC1BB0"/>
    <w:rsid w:val="00AC1EBB"/>
    <w:rsid w:val="00AC27E7"/>
    <w:rsid w:val="00AC2C10"/>
    <w:rsid w:val="00AC2F19"/>
    <w:rsid w:val="00AC3467"/>
    <w:rsid w:val="00AC36D0"/>
    <w:rsid w:val="00AC37FE"/>
    <w:rsid w:val="00AC3EA2"/>
    <w:rsid w:val="00AC474B"/>
    <w:rsid w:val="00AC48B2"/>
    <w:rsid w:val="00AC520E"/>
    <w:rsid w:val="00AC5385"/>
    <w:rsid w:val="00AC59A0"/>
    <w:rsid w:val="00AC637D"/>
    <w:rsid w:val="00AC6742"/>
    <w:rsid w:val="00AC69AF"/>
    <w:rsid w:val="00AC6B3D"/>
    <w:rsid w:val="00AC7049"/>
    <w:rsid w:val="00AC704A"/>
    <w:rsid w:val="00AC72EF"/>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42C7"/>
    <w:rsid w:val="00AD4471"/>
    <w:rsid w:val="00AD45F7"/>
    <w:rsid w:val="00AD4921"/>
    <w:rsid w:val="00AD4ADE"/>
    <w:rsid w:val="00AD5029"/>
    <w:rsid w:val="00AD5D8B"/>
    <w:rsid w:val="00AD6056"/>
    <w:rsid w:val="00AD65B3"/>
    <w:rsid w:val="00AD678A"/>
    <w:rsid w:val="00AD6E14"/>
    <w:rsid w:val="00AD7037"/>
    <w:rsid w:val="00AD70B8"/>
    <w:rsid w:val="00AD72BE"/>
    <w:rsid w:val="00AD750F"/>
    <w:rsid w:val="00AD7B2E"/>
    <w:rsid w:val="00AE04BC"/>
    <w:rsid w:val="00AE0C23"/>
    <w:rsid w:val="00AE0E85"/>
    <w:rsid w:val="00AE1046"/>
    <w:rsid w:val="00AE15CA"/>
    <w:rsid w:val="00AE1808"/>
    <w:rsid w:val="00AE1850"/>
    <w:rsid w:val="00AE1955"/>
    <w:rsid w:val="00AE19A9"/>
    <w:rsid w:val="00AE214A"/>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E67"/>
    <w:rsid w:val="00AF6E73"/>
    <w:rsid w:val="00AF70B7"/>
    <w:rsid w:val="00AF72A2"/>
    <w:rsid w:val="00AF7B21"/>
    <w:rsid w:val="00AF7C31"/>
    <w:rsid w:val="00AF7D77"/>
    <w:rsid w:val="00B001CC"/>
    <w:rsid w:val="00B003BE"/>
    <w:rsid w:val="00B006D5"/>
    <w:rsid w:val="00B00F53"/>
    <w:rsid w:val="00B011F0"/>
    <w:rsid w:val="00B013C4"/>
    <w:rsid w:val="00B022B3"/>
    <w:rsid w:val="00B028AD"/>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D30"/>
    <w:rsid w:val="00B11128"/>
    <w:rsid w:val="00B114D7"/>
    <w:rsid w:val="00B115C0"/>
    <w:rsid w:val="00B11743"/>
    <w:rsid w:val="00B11A05"/>
    <w:rsid w:val="00B11C24"/>
    <w:rsid w:val="00B11DCE"/>
    <w:rsid w:val="00B11E06"/>
    <w:rsid w:val="00B12837"/>
    <w:rsid w:val="00B128F2"/>
    <w:rsid w:val="00B12A3C"/>
    <w:rsid w:val="00B12EAE"/>
    <w:rsid w:val="00B13A17"/>
    <w:rsid w:val="00B13A49"/>
    <w:rsid w:val="00B13C7E"/>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40E"/>
    <w:rsid w:val="00B20466"/>
    <w:rsid w:val="00B20F0C"/>
    <w:rsid w:val="00B211D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F64"/>
    <w:rsid w:val="00B26198"/>
    <w:rsid w:val="00B26ADC"/>
    <w:rsid w:val="00B26C92"/>
    <w:rsid w:val="00B26CF7"/>
    <w:rsid w:val="00B271A4"/>
    <w:rsid w:val="00B27EAC"/>
    <w:rsid w:val="00B30073"/>
    <w:rsid w:val="00B3013C"/>
    <w:rsid w:val="00B302B7"/>
    <w:rsid w:val="00B3056E"/>
    <w:rsid w:val="00B3080C"/>
    <w:rsid w:val="00B311A9"/>
    <w:rsid w:val="00B3127D"/>
    <w:rsid w:val="00B3143A"/>
    <w:rsid w:val="00B31735"/>
    <w:rsid w:val="00B318BB"/>
    <w:rsid w:val="00B32272"/>
    <w:rsid w:val="00B32569"/>
    <w:rsid w:val="00B326BF"/>
    <w:rsid w:val="00B327A9"/>
    <w:rsid w:val="00B3291E"/>
    <w:rsid w:val="00B32AE3"/>
    <w:rsid w:val="00B32D4C"/>
    <w:rsid w:val="00B32DA8"/>
    <w:rsid w:val="00B33221"/>
    <w:rsid w:val="00B337B7"/>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730F"/>
    <w:rsid w:val="00B673BA"/>
    <w:rsid w:val="00B67B46"/>
    <w:rsid w:val="00B67C9F"/>
    <w:rsid w:val="00B67CAB"/>
    <w:rsid w:val="00B67FC1"/>
    <w:rsid w:val="00B70280"/>
    <w:rsid w:val="00B709F3"/>
    <w:rsid w:val="00B70D24"/>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DA"/>
    <w:rsid w:val="00B751C6"/>
    <w:rsid w:val="00B757FC"/>
    <w:rsid w:val="00B75D1A"/>
    <w:rsid w:val="00B762A9"/>
    <w:rsid w:val="00B76548"/>
    <w:rsid w:val="00B7688F"/>
    <w:rsid w:val="00B76B4B"/>
    <w:rsid w:val="00B77318"/>
    <w:rsid w:val="00B77AAD"/>
    <w:rsid w:val="00B808D5"/>
    <w:rsid w:val="00B80978"/>
    <w:rsid w:val="00B809F1"/>
    <w:rsid w:val="00B80AE1"/>
    <w:rsid w:val="00B80C94"/>
    <w:rsid w:val="00B80CC3"/>
    <w:rsid w:val="00B80E3A"/>
    <w:rsid w:val="00B815C8"/>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87BAC"/>
    <w:rsid w:val="00B90F95"/>
    <w:rsid w:val="00B910D3"/>
    <w:rsid w:val="00B9170F"/>
    <w:rsid w:val="00B9173E"/>
    <w:rsid w:val="00B918DF"/>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601"/>
    <w:rsid w:val="00BA06FD"/>
    <w:rsid w:val="00BA075A"/>
    <w:rsid w:val="00BA0A13"/>
    <w:rsid w:val="00BA0E6B"/>
    <w:rsid w:val="00BA1160"/>
    <w:rsid w:val="00BA1564"/>
    <w:rsid w:val="00BA1741"/>
    <w:rsid w:val="00BA1825"/>
    <w:rsid w:val="00BA1F5A"/>
    <w:rsid w:val="00BA26D9"/>
    <w:rsid w:val="00BA2707"/>
    <w:rsid w:val="00BA3319"/>
    <w:rsid w:val="00BA37D3"/>
    <w:rsid w:val="00BA3867"/>
    <w:rsid w:val="00BA4093"/>
    <w:rsid w:val="00BA44E7"/>
    <w:rsid w:val="00BA47DB"/>
    <w:rsid w:val="00BA4A3E"/>
    <w:rsid w:val="00BA597E"/>
    <w:rsid w:val="00BA6035"/>
    <w:rsid w:val="00BA6086"/>
    <w:rsid w:val="00BA6960"/>
    <w:rsid w:val="00BA6ACC"/>
    <w:rsid w:val="00BA6BB1"/>
    <w:rsid w:val="00BA6BE3"/>
    <w:rsid w:val="00BA6E4F"/>
    <w:rsid w:val="00BA70F4"/>
    <w:rsid w:val="00BA7291"/>
    <w:rsid w:val="00BA7363"/>
    <w:rsid w:val="00BA7590"/>
    <w:rsid w:val="00BB0529"/>
    <w:rsid w:val="00BB057A"/>
    <w:rsid w:val="00BB083A"/>
    <w:rsid w:val="00BB104D"/>
    <w:rsid w:val="00BB1277"/>
    <w:rsid w:val="00BB1CAA"/>
    <w:rsid w:val="00BB2830"/>
    <w:rsid w:val="00BB32AA"/>
    <w:rsid w:val="00BB3539"/>
    <w:rsid w:val="00BB4261"/>
    <w:rsid w:val="00BB4AAF"/>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906"/>
    <w:rsid w:val="00BC7AF0"/>
    <w:rsid w:val="00BD0B1C"/>
    <w:rsid w:val="00BD0E9D"/>
    <w:rsid w:val="00BD108F"/>
    <w:rsid w:val="00BD15B9"/>
    <w:rsid w:val="00BD1A2C"/>
    <w:rsid w:val="00BD282A"/>
    <w:rsid w:val="00BD2848"/>
    <w:rsid w:val="00BD2901"/>
    <w:rsid w:val="00BD2BAA"/>
    <w:rsid w:val="00BD2D60"/>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3247"/>
    <w:rsid w:val="00BF32B6"/>
    <w:rsid w:val="00BF35E7"/>
    <w:rsid w:val="00BF37F5"/>
    <w:rsid w:val="00BF3828"/>
    <w:rsid w:val="00BF40F4"/>
    <w:rsid w:val="00BF430D"/>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BE5"/>
    <w:rsid w:val="00C051B5"/>
    <w:rsid w:val="00C061E2"/>
    <w:rsid w:val="00C06B62"/>
    <w:rsid w:val="00C072FE"/>
    <w:rsid w:val="00C076B5"/>
    <w:rsid w:val="00C077F2"/>
    <w:rsid w:val="00C104EA"/>
    <w:rsid w:val="00C1060F"/>
    <w:rsid w:val="00C10E66"/>
    <w:rsid w:val="00C11A50"/>
    <w:rsid w:val="00C11EA6"/>
    <w:rsid w:val="00C12988"/>
    <w:rsid w:val="00C12C4A"/>
    <w:rsid w:val="00C12C4E"/>
    <w:rsid w:val="00C13F5F"/>
    <w:rsid w:val="00C143DF"/>
    <w:rsid w:val="00C146C3"/>
    <w:rsid w:val="00C15DEA"/>
    <w:rsid w:val="00C1644A"/>
    <w:rsid w:val="00C16CAC"/>
    <w:rsid w:val="00C16F6F"/>
    <w:rsid w:val="00C16F9A"/>
    <w:rsid w:val="00C17773"/>
    <w:rsid w:val="00C17C7E"/>
    <w:rsid w:val="00C17FAD"/>
    <w:rsid w:val="00C21353"/>
    <w:rsid w:val="00C21865"/>
    <w:rsid w:val="00C21BBD"/>
    <w:rsid w:val="00C22009"/>
    <w:rsid w:val="00C22027"/>
    <w:rsid w:val="00C22138"/>
    <w:rsid w:val="00C223C3"/>
    <w:rsid w:val="00C23682"/>
    <w:rsid w:val="00C238C2"/>
    <w:rsid w:val="00C248B1"/>
    <w:rsid w:val="00C24E59"/>
    <w:rsid w:val="00C24E8B"/>
    <w:rsid w:val="00C24F61"/>
    <w:rsid w:val="00C2509C"/>
    <w:rsid w:val="00C25870"/>
    <w:rsid w:val="00C25F52"/>
    <w:rsid w:val="00C25FBB"/>
    <w:rsid w:val="00C26158"/>
    <w:rsid w:val="00C27B41"/>
    <w:rsid w:val="00C27D78"/>
    <w:rsid w:val="00C3009E"/>
    <w:rsid w:val="00C303E5"/>
    <w:rsid w:val="00C30D09"/>
    <w:rsid w:val="00C30DFD"/>
    <w:rsid w:val="00C316C2"/>
    <w:rsid w:val="00C317BA"/>
    <w:rsid w:val="00C326F4"/>
    <w:rsid w:val="00C32AE0"/>
    <w:rsid w:val="00C32E0E"/>
    <w:rsid w:val="00C32E95"/>
    <w:rsid w:val="00C333DD"/>
    <w:rsid w:val="00C3344A"/>
    <w:rsid w:val="00C3477E"/>
    <w:rsid w:val="00C34990"/>
    <w:rsid w:val="00C34A59"/>
    <w:rsid w:val="00C34D77"/>
    <w:rsid w:val="00C36229"/>
    <w:rsid w:val="00C3669B"/>
    <w:rsid w:val="00C36E24"/>
    <w:rsid w:val="00C400CE"/>
    <w:rsid w:val="00C405AF"/>
    <w:rsid w:val="00C4065E"/>
    <w:rsid w:val="00C40669"/>
    <w:rsid w:val="00C407EF"/>
    <w:rsid w:val="00C40B8D"/>
    <w:rsid w:val="00C40CC3"/>
    <w:rsid w:val="00C41219"/>
    <w:rsid w:val="00C41549"/>
    <w:rsid w:val="00C41B17"/>
    <w:rsid w:val="00C41FE1"/>
    <w:rsid w:val="00C425C4"/>
    <w:rsid w:val="00C42C15"/>
    <w:rsid w:val="00C42D54"/>
    <w:rsid w:val="00C42F9C"/>
    <w:rsid w:val="00C430F7"/>
    <w:rsid w:val="00C438BD"/>
    <w:rsid w:val="00C43988"/>
    <w:rsid w:val="00C43E73"/>
    <w:rsid w:val="00C44007"/>
    <w:rsid w:val="00C44A96"/>
    <w:rsid w:val="00C45B21"/>
    <w:rsid w:val="00C46FFF"/>
    <w:rsid w:val="00C472B3"/>
    <w:rsid w:val="00C4757B"/>
    <w:rsid w:val="00C47DD1"/>
    <w:rsid w:val="00C5058A"/>
    <w:rsid w:val="00C50D15"/>
    <w:rsid w:val="00C50F3F"/>
    <w:rsid w:val="00C50FE0"/>
    <w:rsid w:val="00C518C3"/>
    <w:rsid w:val="00C51CA8"/>
    <w:rsid w:val="00C51D16"/>
    <w:rsid w:val="00C52196"/>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55B7"/>
    <w:rsid w:val="00C56094"/>
    <w:rsid w:val="00C56377"/>
    <w:rsid w:val="00C5657B"/>
    <w:rsid w:val="00C56791"/>
    <w:rsid w:val="00C573FD"/>
    <w:rsid w:val="00C577CD"/>
    <w:rsid w:val="00C57800"/>
    <w:rsid w:val="00C57BA9"/>
    <w:rsid w:val="00C57BDF"/>
    <w:rsid w:val="00C60477"/>
    <w:rsid w:val="00C60501"/>
    <w:rsid w:val="00C60B26"/>
    <w:rsid w:val="00C60FEF"/>
    <w:rsid w:val="00C6130B"/>
    <w:rsid w:val="00C6163C"/>
    <w:rsid w:val="00C617B4"/>
    <w:rsid w:val="00C621A8"/>
    <w:rsid w:val="00C623B7"/>
    <w:rsid w:val="00C626D0"/>
    <w:rsid w:val="00C62AA9"/>
    <w:rsid w:val="00C62DD4"/>
    <w:rsid w:val="00C63452"/>
    <w:rsid w:val="00C637AF"/>
    <w:rsid w:val="00C6381C"/>
    <w:rsid w:val="00C63BC1"/>
    <w:rsid w:val="00C63D9D"/>
    <w:rsid w:val="00C63F5D"/>
    <w:rsid w:val="00C640B0"/>
    <w:rsid w:val="00C64101"/>
    <w:rsid w:val="00C64236"/>
    <w:rsid w:val="00C645A1"/>
    <w:rsid w:val="00C647C3"/>
    <w:rsid w:val="00C647FB"/>
    <w:rsid w:val="00C64BD1"/>
    <w:rsid w:val="00C64C00"/>
    <w:rsid w:val="00C64E7C"/>
    <w:rsid w:val="00C65436"/>
    <w:rsid w:val="00C65746"/>
    <w:rsid w:val="00C65BE4"/>
    <w:rsid w:val="00C65DD7"/>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42D"/>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6E90"/>
    <w:rsid w:val="00C770AF"/>
    <w:rsid w:val="00C7712A"/>
    <w:rsid w:val="00C77497"/>
    <w:rsid w:val="00C80451"/>
    <w:rsid w:val="00C804AB"/>
    <w:rsid w:val="00C80649"/>
    <w:rsid w:val="00C807AA"/>
    <w:rsid w:val="00C80941"/>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4B97"/>
    <w:rsid w:val="00C84C89"/>
    <w:rsid w:val="00C85011"/>
    <w:rsid w:val="00C852D1"/>
    <w:rsid w:val="00C85300"/>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3EF"/>
    <w:rsid w:val="00C9454A"/>
    <w:rsid w:val="00C949F1"/>
    <w:rsid w:val="00C94C2D"/>
    <w:rsid w:val="00C94C92"/>
    <w:rsid w:val="00C95089"/>
    <w:rsid w:val="00C9543D"/>
    <w:rsid w:val="00C95E34"/>
    <w:rsid w:val="00C95E61"/>
    <w:rsid w:val="00C95E7E"/>
    <w:rsid w:val="00C960D9"/>
    <w:rsid w:val="00C965E1"/>
    <w:rsid w:val="00C969F6"/>
    <w:rsid w:val="00C96B25"/>
    <w:rsid w:val="00C970C4"/>
    <w:rsid w:val="00C9739D"/>
    <w:rsid w:val="00C979F2"/>
    <w:rsid w:val="00CA00A4"/>
    <w:rsid w:val="00CA0539"/>
    <w:rsid w:val="00CA13F8"/>
    <w:rsid w:val="00CA1657"/>
    <w:rsid w:val="00CA2829"/>
    <w:rsid w:val="00CA2C8B"/>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5C9"/>
    <w:rsid w:val="00CA6777"/>
    <w:rsid w:val="00CA6874"/>
    <w:rsid w:val="00CA6A44"/>
    <w:rsid w:val="00CA6B49"/>
    <w:rsid w:val="00CA6E7B"/>
    <w:rsid w:val="00CA6EAD"/>
    <w:rsid w:val="00CA7533"/>
    <w:rsid w:val="00CA7AF5"/>
    <w:rsid w:val="00CA7BEB"/>
    <w:rsid w:val="00CA7F0C"/>
    <w:rsid w:val="00CB0EC3"/>
    <w:rsid w:val="00CB0FE7"/>
    <w:rsid w:val="00CB0FEA"/>
    <w:rsid w:val="00CB1C21"/>
    <w:rsid w:val="00CB1C3D"/>
    <w:rsid w:val="00CB1DC7"/>
    <w:rsid w:val="00CB1DC8"/>
    <w:rsid w:val="00CB1E98"/>
    <w:rsid w:val="00CB2424"/>
    <w:rsid w:val="00CB28D4"/>
    <w:rsid w:val="00CB2DCA"/>
    <w:rsid w:val="00CB31FD"/>
    <w:rsid w:val="00CB33CB"/>
    <w:rsid w:val="00CB3D3A"/>
    <w:rsid w:val="00CB3FB8"/>
    <w:rsid w:val="00CB4258"/>
    <w:rsid w:val="00CB4479"/>
    <w:rsid w:val="00CB4B89"/>
    <w:rsid w:val="00CB4BD6"/>
    <w:rsid w:val="00CB4D97"/>
    <w:rsid w:val="00CB5715"/>
    <w:rsid w:val="00CB5885"/>
    <w:rsid w:val="00CB5C06"/>
    <w:rsid w:val="00CB5D78"/>
    <w:rsid w:val="00CB6387"/>
    <w:rsid w:val="00CB63E7"/>
    <w:rsid w:val="00CB64DE"/>
    <w:rsid w:val="00CB6576"/>
    <w:rsid w:val="00CB74B1"/>
    <w:rsid w:val="00CC08FB"/>
    <w:rsid w:val="00CC0948"/>
    <w:rsid w:val="00CC0A9E"/>
    <w:rsid w:val="00CC0B72"/>
    <w:rsid w:val="00CC1062"/>
    <w:rsid w:val="00CC10D4"/>
    <w:rsid w:val="00CC1398"/>
    <w:rsid w:val="00CC1728"/>
    <w:rsid w:val="00CC172C"/>
    <w:rsid w:val="00CC24AF"/>
    <w:rsid w:val="00CC24B2"/>
    <w:rsid w:val="00CC26DA"/>
    <w:rsid w:val="00CC2D5D"/>
    <w:rsid w:val="00CC3056"/>
    <w:rsid w:val="00CC3535"/>
    <w:rsid w:val="00CC3C0B"/>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2067"/>
    <w:rsid w:val="00CE2AF2"/>
    <w:rsid w:val="00CE311E"/>
    <w:rsid w:val="00CE3464"/>
    <w:rsid w:val="00CE354B"/>
    <w:rsid w:val="00CE36CA"/>
    <w:rsid w:val="00CE4254"/>
    <w:rsid w:val="00CE4846"/>
    <w:rsid w:val="00CE4935"/>
    <w:rsid w:val="00CE4D88"/>
    <w:rsid w:val="00CE4E94"/>
    <w:rsid w:val="00CE56DB"/>
    <w:rsid w:val="00CE58B5"/>
    <w:rsid w:val="00CE613B"/>
    <w:rsid w:val="00CE6161"/>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0E64"/>
    <w:rsid w:val="00D01693"/>
    <w:rsid w:val="00D019D0"/>
    <w:rsid w:val="00D01EF9"/>
    <w:rsid w:val="00D02A59"/>
    <w:rsid w:val="00D02C57"/>
    <w:rsid w:val="00D02CBD"/>
    <w:rsid w:val="00D03019"/>
    <w:rsid w:val="00D033EC"/>
    <w:rsid w:val="00D03C12"/>
    <w:rsid w:val="00D041C1"/>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CE4"/>
    <w:rsid w:val="00D12F9A"/>
    <w:rsid w:val="00D12F9E"/>
    <w:rsid w:val="00D13383"/>
    <w:rsid w:val="00D13CBC"/>
    <w:rsid w:val="00D1450F"/>
    <w:rsid w:val="00D14738"/>
    <w:rsid w:val="00D14ADA"/>
    <w:rsid w:val="00D14C40"/>
    <w:rsid w:val="00D15297"/>
    <w:rsid w:val="00D153F0"/>
    <w:rsid w:val="00D15CDB"/>
    <w:rsid w:val="00D15D8C"/>
    <w:rsid w:val="00D160AA"/>
    <w:rsid w:val="00D163B0"/>
    <w:rsid w:val="00D1647E"/>
    <w:rsid w:val="00D170CD"/>
    <w:rsid w:val="00D17342"/>
    <w:rsid w:val="00D177DC"/>
    <w:rsid w:val="00D17EF8"/>
    <w:rsid w:val="00D20166"/>
    <w:rsid w:val="00D20A40"/>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B8"/>
    <w:rsid w:val="00D261D4"/>
    <w:rsid w:val="00D266D7"/>
    <w:rsid w:val="00D26F40"/>
    <w:rsid w:val="00D26FAF"/>
    <w:rsid w:val="00D27B17"/>
    <w:rsid w:val="00D30084"/>
    <w:rsid w:val="00D30A11"/>
    <w:rsid w:val="00D30B5C"/>
    <w:rsid w:val="00D312E4"/>
    <w:rsid w:val="00D3213A"/>
    <w:rsid w:val="00D32386"/>
    <w:rsid w:val="00D3301E"/>
    <w:rsid w:val="00D3313D"/>
    <w:rsid w:val="00D3316F"/>
    <w:rsid w:val="00D33557"/>
    <w:rsid w:val="00D33F1C"/>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16D3"/>
    <w:rsid w:val="00D4254A"/>
    <w:rsid w:val="00D42694"/>
    <w:rsid w:val="00D43110"/>
    <w:rsid w:val="00D432FF"/>
    <w:rsid w:val="00D43B70"/>
    <w:rsid w:val="00D43E9F"/>
    <w:rsid w:val="00D44BD8"/>
    <w:rsid w:val="00D44C75"/>
    <w:rsid w:val="00D45003"/>
    <w:rsid w:val="00D450E9"/>
    <w:rsid w:val="00D457E1"/>
    <w:rsid w:val="00D458F4"/>
    <w:rsid w:val="00D45E16"/>
    <w:rsid w:val="00D461D1"/>
    <w:rsid w:val="00D46A43"/>
    <w:rsid w:val="00D46B04"/>
    <w:rsid w:val="00D47421"/>
    <w:rsid w:val="00D47B04"/>
    <w:rsid w:val="00D47B7F"/>
    <w:rsid w:val="00D47F53"/>
    <w:rsid w:val="00D50BE5"/>
    <w:rsid w:val="00D511C8"/>
    <w:rsid w:val="00D5155C"/>
    <w:rsid w:val="00D51955"/>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63A"/>
    <w:rsid w:val="00D57AEB"/>
    <w:rsid w:val="00D57F40"/>
    <w:rsid w:val="00D6027F"/>
    <w:rsid w:val="00D604B6"/>
    <w:rsid w:val="00D6055E"/>
    <w:rsid w:val="00D60A64"/>
    <w:rsid w:val="00D60BD7"/>
    <w:rsid w:val="00D60E79"/>
    <w:rsid w:val="00D6150E"/>
    <w:rsid w:val="00D615AF"/>
    <w:rsid w:val="00D6174E"/>
    <w:rsid w:val="00D617F6"/>
    <w:rsid w:val="00D620EF"/>
    <w:rsid w:val="00D62169"/>
    <w:rsid w:val="00D624E2"/>
    <w:rsid w:val="00D62520"/>
    <w:rsid w:val="00D625D8"/>
    <w:rsid w:val="00D62B8E"/>
    <w:rsid w:val="00D650FC"/>
    <w:rsid w:val="00D657E1"/>
    <w:rsid w:val="00D65B5D"/>
    <w:rsid w:val="00D65F60"/>
    <w:rsid w:val="00D661FA"/>
    <w:rsid w:val="00D6649D"/>
    <w:rsid w:val="00D665A3"/>
    <w:rsid w:val="00D66E9A"/>
    <w:rsid w:val="00D67179"/>
    <w:rsid w:val="00D6749B"/>
    <w:rsid w:val="00D674D7"/>
    <w:rsid w:val="00D67982"/>
    <w:rsid w:val="00D67A43"/>
    <w:rsid w:val="00D67AB0"/>
    <w:rsid w:val="00D705B2"/>
    <w:rsid w:val="00D70C04"/>
    <w:rsid w:val="00D70C50"/>
    <w:rsid w:val="00D70DD7"/>
    <w:rsid w:val="00D70E8E"/>
    <w:rsid w:val="00D710AB"/>
    <w:rsid w:val="00D710D3"/>
    <w:rsid w:val="00D71443"/>
    <w:rsid w:val="00D71DEF"/>
    <w:rsid w:val="00D72AD7"/>
    <w:rsid w:val="00D72EFB"/>
    <w:rsid w:val="00D73874"/>
    <w:rsid w:val="00D745B1"/>
    <w:rsid w:val="00D74732"/>
    <w:rsid w:val="00D7476B"/>
    <w:rsid w:val="00D7490F"/>
    <w:rsid w:val="00D74C8E"/>
    <w:rsid w:val="00D74E6D"/>
    <w:rsid w:val="00D752AB"/>
    <w:rsid w:val="00D756E2"/>
    <w:rsid w:val="00D75CAB"/>
    <w:rsid w:val="00D762CA"/>
    <w:rsid w:val="00D7639B"/>
    <w:rsid w:val="00D76D71"/>
    <w:rsid w:val="00D77979"/>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6099"/>
    <w:rsid w:val="00D86484"/>
    <w:rsid w:val="00D86A62"/>
    <w:rsid w:val="00D86EA1"/>
    <w:rsid w:val="00D871C1"/>
    <w:rsid w:val="00D879BD"/>
    <w:rsid w:val="00D902CC"/>
    <w:rsid w:val="00D908A8"/>
    <w:rsid w:val="00D90CF4"/>
    <w:rsid w:val="00D90D85"/>
    <w:rsid w:val="00D90E16"/>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69B"/>
    <w:rsid w:val="00D96111"/>
    <w:rsid w:val="00D9680F"/>
    <w:rsid w:val="00D96DF9"/>
    <w:rsid w:val="00D978AB"/>
    <w:rsid w:val="00D97CFC"/>
    <w:rsid w:val="00D97E6C"/>
    <w:rsid w:val="00D97F15"/>
    <w:rsid w:val="00D97FAE"/>
    <w:rsid w:val="00DA0D96"/>
    <w:rsid w:val="00DA156D"/>
    <w:rsid w:val="00DA18A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CD1"/>
    <w:rsid w:val="00DA5D9E"/>
    <w:rsid w:val="00DA5DE7"/>
    <w:rsid w:val="00DA678A"/>
    <w:rsid w:val="00DA69F5"/>
    <w:rsid w:val="00DA6DF4"/>
    <w:rsid w:val="00DA704B"/>
    <w:rsid w:val="00DA7428"/>
    <w:rsid w:val="00DA788C"/>
    <w:rsid w:val="00DA7D38"/>
    <w:rsid w:val="00DB00AE"/>
    <w:rsid w:val="00DB0146"/>
    <w:rsid w:val="00DB016A"/>
    <w:rsid w:val="00DB0614"/>
    <w:rsid w:val="00DB087C"/>
    <w:rsid w:val="00DB0DFC"/>
    <w:rsid w:val="00DB0E4C"/>
    <w:rsid w:val="00DB1394"/>
    <w:rsid w:val="00DB146D"/>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6492"/>
    <w:rsid w:val="00DB702B"/>
    <w:rsid w:val="00DB755D"/>
    <w:rsid w:val="00DB773F"/>
    <w:rsid w:val="00DB780B"/>
    <w:rsid w:val="00DB7A6F"/>
    <w:rsid w:val="00DB7B79"/>
    <w:rsid w:val="00DB7B99"/>
    <w:rsid w:val="00DB7D3B"/>
    <w:rsid w:val="00DB7FA8"/>
    <w:rsid w:val="00DC0918"/>
    <w:rsid w:val="00DC0947"/>
    <w:rsid w:val="00DC0B2C"/>
    <w:rsid w:val="00DC0BFE"/>
    <w:rsid w:val="00DC0DA5"/>
    <w:rsid w:val="00DC14CA"/>
    <w:rsid w:val="00DC1AB0"/>
    <w:rsid w:val="00DC1D01"/>
    <w:rsid w:val="00DC258C"/>
    <w:rsid w:val="00DC2737"/>
    <w:rsid w:val="00DC2E71"/>
    <w:rsid w:val="00DC3047"/>
    <w:rsid w:val="00DC3092"/>
    <w:rsid w:val="00DC3422"/>
    <w:rsid w:val="00DC3707"/>
    <w:rsid w:val="00DC37A0"/>
    <w:rsid w:val="00DC3914"/>
    <w:rsid w:val="00DC3FAD"/>
    <w:rsid w:val="00DC4AA4"/>
    <w:rsid w:val="00DC4B83"/>
    <w:rsid w:val="00DC4E40"/>
    <w:rsid w:val="00DC4ED8"/>
    <w:rsid w:val="00DC4F4B"/>
    <w:rsid w:val="00DC5696"/>
    <w:rsid w:val="00DC5B76"/>
    <w:rsid w:val="00DC5C6B"/>
    <w:rsid w:val="00DC5C8A"/>
    <w:rsid w:val="00DC6084"/>
    <w:rsid w:val="00DC6364"/>
    <w:rsid w:val="00DC63DC"/>
    <w:rsid w:val="00DC64BE"/>
    <w:rsid w:val="00DC6754"/>
    <w:rsid w:val="00DC67B3"/>
    <w:rsid w:val="00DC717F"/>
    <w:rsid w:val="00DC7206"/>
    <w:rsid w:val="00DC738F"/>
    <w:rsid w:val="00DC7BB5"/>
    <w:rsid w:val="00DC7E93"/>
    <w:rsid w:val="00DD0734"/>
    <w:rsid w:val="00DD0AA3"/>
    <w:rsid w:val="00DD0E79"/>
    <w:rsid w:val="00DD0F8D"/>
    <w:rsid w:val="00DD1835"/>
    <w:rsid w:val="00DD1898"/>
    <w:rsid w:val="00DD1B56"/>
    <w:rsid w:val="00DD203B"/>
    <w:rsid w:val="00DD21A4"/>
    <w:rsid w:val="00DD24DD"/>
    <w:rsid w:val="00DD25A1"/>
    <w:rsid w:val="00DD2F40"/>
    <w:rsid w:val="00DD3272"/>
    <w:rsid w:val="00DD35DD"/>
    <w:rsid w:val="00DD46B3"/>
    <w:rsid w:val="00DD48B9"/>
    <w:rsid w:val="00DD4B5D"/>
    <w:rsid w:val="00DD4C2D"/>
    <w:rsid w:val="00DD4C6D"/>
    <w:rsid w:val="00DD544A"/>
    <w:rsid w:val="00DD55DC"/>
    <w:rsid w:val="00DD5CC3"/>
    <w:rsid w:val="00DD5E59"/>
    <w:rsid w:val="00DD60AD"/>
    <w:rsid w:val="00DD643E"/>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A3B"/>
    <w:rsid w:val="00E00B80"/>
    <w:rsid w:val="00E012B0"/>
    <w:rsid w:val="00E01330"/>
    <w:rsid w:val="00E016C0"/>
    <w:rsid w:val="00E02054"/>
    <w:rsid w:val="00E023AD"/>
    <w:rsid w:val="00E02A2D"/>
    <w:rsid w:val="00E03072"/>
    <w:rsid w:val="00E0349C"/>
    <w:rsid w:val="00E035D5"/>
    <w:rsid w:val="00E03983"/>
    <w:rsid w:val="00E03B91"/>
    <w:rsid w:val="00E03EC3"/>
    <w:rsid w:val="00E04072"/>
    <w:rsid w:val="00E049AF"/>
    <w:rsid w:val="00E04C39"/>
    <w:rsid w:val="00E04DDB"/>
    <w:rsid w:val="00E04F31"/>
    <w:rsid w:val="00E05606"/>
    <w:rsid w:val="00E0581B"/>
    <w:rsid w:val="00E061EC"/>
    <w:rsid w:val="00E065AC"/>
    <w:rsid w:val="00E0671B"/>
    <w:rsid w:val="00E0676B"/>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DBF"/>
    <w:rsid w:val="00E13F1C"/>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5FC4"/>
    <w:rsid w:val="00E26021"/>
    <w:rsid w:val="00E271AB"/>
    <w:rsid w:val="00E3036F"/>
    <w:rsid w:val="00E30424"/>
    <w:rsid w:val="00E30BC8"/>
    <w:rsid w:val="00E31C63"/>
    <w:rsid w:val="00E33D17"/>
    <w:rsid w:val="00E33F2A"/>
    <w:rsid w:val="00E341C4"/>
    <w:rsid w:val="00E342DB"/>
    <w:rsid w:val="00E3506C"/>
    <w:rsid w:val="00E3525A"/>
    <w:rsid w:val="00E354F4"/>
    <w:rsid w:val="00E355DC"/>
    <w:rsid w:val="00E360BC"/>
    <w:rsid w:val="00E365E3"/>
    <w:rsid w:val="00E36888"/>
    <w:rsid w:val="00E37A02"/>
    <w:rsid w:val="00E37BB3"/>
    <w:rsid w:val="00E37E61"/>
    <w:rsid w:val="00E37FCD"/>
    <w:rsid w:val="00E407FD"/>
    <w:rsid w:val="00E410C3"/>
    <w:rsid w:val="00E41D0A"/>
    <w:rsid w:val="00E41DFF"/>
    <w:rsid w:val="00E42942"/>
    <w:rsid w:val="00E43137"/>
    <w:rsid w:val="00E4314B"/>
    <w:rsid w:val="00E43379"/>
    <w:rsid w:val="00E438E0"/>
    <w:rsid w:val="00E43AFF"/>
    <w:rsid w:val="00E43B17"/>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571"/>
    <w:rsid w:val="00E50BE3"/>
    <w:rsid w:val="00E50E15"/>
    <w:rsid w:val="00E50E77"/>
    <w:rsid w:val="00E50FCC"/>
    <w:rsid w:val="00E51276"/>
    <w:rsid w:val="00E519DB"/>
    <w:rsid w:val="00E52562"/>
    <w:rsid w:val="00E5256C"/>
    <w:rsid w:val="00E53376"/>
    <w:rsid w:val="00E5392C"/>
    <w:rsid w:val="00E53CF4"/>
    <w:rsid w:val="00E54063"/>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268"/>
    <w:rsid w:val="00E64552"/>
    <w:rsid w:val="00E6475D"/>
    <w:rsid w:val="00E64C47"/>
    <w:rsid w:val="00E64E63"/>
    <w:rsid w:val="00E65175"/>
    <w:rsid w:val="00E65900"/>
    <w:rsid w:val="00E65C06"/>
    <w:rsid w:val="00E66345"/>
    <w:rsid w:val="00E66598"/>
    <w:rsid w:val="00E665A3"/>
    <w:rsid w:val="00E673CE"/>
    <w:rsid w:val="00E67D42"/>
    <w:rsid w:val="00E704A9"/>
    <w:rsid w:val="00E70B5A"/>
    <w:rsid w:val="00E71C67"/>
    <w:rsid w:val="00E71CC2"/>
    <w:rsid w:val="00E71DED"/>
    <w:rsid w:val="00E721DC"/>
    <w:rsid w:val="00E72303"/>
    <w:rsid w:val="00E72590"/>
    <w:rsid w:val="00E72FC8"/>
    <w:rsid w:val="00E730BC"/>
    <w:rsid w:val="00E73248"/>
    <w:rsid w:val="00E732F5"/>
    <w:rsid w:val="00E73A18"/>
    <w:rsid w:val="00E7463A"/>
    <w:rsid w:val="00E759DE"/>
    <w:rsid w:val="00E75E82"/>
    <w:rsid w:val="00E762C6"/>
    <w:rsid w:val="00E76399"/>
    <w:rsid w:val="00E7680D"/>
    <w:rsid w:val="00E76A11"/>
    <w:rsid w:val="00E76F41"/>
    <w:rsid w:val="00E7715F"/>
    <w:rsid w:val="00E771A7"/>
    <w:rsid w:val="00E77687"/>
    <w:rsid w:val="00E7787F"/>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3DE"/>
    <w:rsid w:val="00E859A4"/>
    <w:rsid w:val="00E85ACA"/>
    <w:rsid w:val="00E85FA0"/>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5B3"/>
    <w:rsid w:val="00E95637"/>
    <w:rsid w:val="00E95B69"/>
    <w:rsid w:val="00E95D91"/>
    <w:rsid w:val="00E95FDC"/>
    <w:rsid w:val="00E95FDE"/>
    <w:rsid w:val="00E962EF"/>
    <w:rsid w:val="00E9632B"/>
    <w:rsid w:val="00E967F6"/>
    <w:rsid w:val="00E96935"/>
    <w:rsid w:val="00E96987"/>
    <w:rsid w:val="00E96CB2"/>
    <w:rsid w:val="00E97D98"/>
    <w:rsid w:val="00EA0022"/>
    <w:rsid w:val="00EA0480"/>
    <w:rsid w:val="00EA12EA"/>
    <w:rsid w:val="00EA1793"/>
    <w:rsid w:val="00EA276C"/>
    <w:rsid w:val="00EA285E"/>
    <w:rsid w:val="00EA295D"/>
    <w:rsid w:val="00EA29B7"/>
    <w:rsid w:val="00EA3036"/>
    <w:rsid w:val="00EA348C"/>
    <w:rsid w:val="00EA3630"/>
    <w:rsid w:val="00EA37C3"/>
    <w:rsid w:val="00EA3870"/>
    <w:rsid w:val="00EA4117"/>
    <w:rsid w:val="00EA437B"/>
    <w:rsid w:val="00EA4499"/>
    <w:rsid w:val="00EA4EAD"/>
    <w:rsid w:val="00EA4FF0"/>
    <w:rsid w:val="00EA5305"/>
    <w:rsid w:val="00EA5468"/>
    <w:rsid w:val="00EA5CA2"/>
    <w:rsid w:val="00EA5E00"/>
    <w:rsid w:val="00EA66A7"/>
    <w:rsid w:val="00EA7116"/>
    <w:rsid w:val="00EA712A"/>
    <w:rsid w:val="00EA7160"/>
    <w:rsid w:val="00EA777F"/>
    <w:rsid w:val="00EA7FB1"/>
    <w:rsid w:val="00EB00D2"/>
    <w:rsid w:val="00EB015A"/>
    <w:rsid w:val="00EB0259"/>
    <w:rsid w:val="00EB02CE"/>
    <w:rsid w:val="00EB04DF"/>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52F"/>
    <w:rsid w:val="00EB7657"/>
    <w:rsid w:val="00EC079B"/>
    <w:rsid w:val="00EC083E"/>
    <w:rsid w:val="00EC084A"/>
    <w:rsid w:val="00EC0878"/>
    <w:rsid w:val="00EC0B99"/>
    <w:rsid w:val="00EC110D"/>
    <w:rsid w:val="00EC13FB"/>
    <w:rsid w:val="00EC1CF4"/>
    <w:rsid w:val="00EC1FB8"/>
    <w:rsid w:val="00EC21E5"/>
    <w:rsid w:val="00EC23E1"/>
    <w:rsid w:val="00EC248F"/>
    <w:rsid w:val="00EC2AE5"/>
    <w:rsid w:val="00EC2FC3"/>
    <w:rsid w:val="00EC31D3"/>
    <w:rsid w:val="00EC3848"/>
    <w:rsid w:val="00EC4A98"/>
    <w:rsid w:val="00EC5459"/>
    <w:rsid w:val="00EC5D7E"/>
    <w:rsid w:val="00EC6942"/>
    <w:rsid w:val="00EC6F00"/>
    <w:rsid w:val="00EC7116"/>
    <w:rsid w:val="00EC718C"/>
    <w:rsid w:val="00EC7271"/>
    <w:rsid w:val="00EC7A00"/>
    <w:rsid w:val="00EC7A74"/>
    <w:rsid w:val="00ED023D"/>
    <w:rsid w:val="00ED065B"/>
    <w:rsid w:val="00ED0962"/>
    <w:rsid w:val="00ED0BDB"/>
    <w:rsid w:val="00ED0C75"/>
    <w:rsid w:val="00ED0CD2"/>
    <w:rsid w:val="00ED0EDA"/>
    <w:rsid w:val="00ED1185"/>
    <w:rsid w:val="00ED14AF"/>
    <w:rsid w:val="00ED14E2"/>
    <w:rsid w:val="00ED192D"/>
    <w:rsid w:val="00ED1E2D"/>
    <w:rsid w:val="00ED208A"/>
    <w:rsid w:val="00ED2B33"/>
    <w:rsid w:val="00ED2B3C"/>
    <w:rsid w:val="00ED2EE3"/>
    <w:rsid w:val="00ED31CE"/>
    <w:rsid w:val="00ED31FD"/>
    <w:rsid w:val="00ED3981"/>
    <w:rsid w:val="00ED446F"/>
    <w:rsid w:val="00ED4770"/>
    <w:rsid w:val="00ED4E48"/>
    <w:rsid w:val="00ED507C"/>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E3D"/>
    <w:rsid w:val="00EE2F99"/>
    <w:rsid w:val="00EE3459"/>
    <w:rsid w:val="00EE3555"/>
    <w:rsid w:val="00EE3C38"/>
    <w:rsid w:val="00EE3D83"/>
    <w:rsid w:val="00EE3F0A"/>
    <w:rsid w:val="00EE4044"/>
    <w:rsid w:val="00EE42ED"/>
    <w:rsid w:val="00EE439F"/>
    <w:rsid w:val="00EE44B9"/>
    <w:rsid w:val="00EE4780"/>
    <w:rsid w:val="00EE4DCD"/>
    <w:rsid w:val="00EE5268"/>
    <w:rsid w:val="00EE530C"/>
    <w:rsid w:val="00EE6081"/>
    <w:rsid w:val="00EE661C"/>
    <w:rsid w:val="00EE693B"/>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64"/>
    <w:rsid w:val="00EF3DAF"/>
    <w:rsid w:val="00EF3ED1"/>
    <w:rsid w:val="00EF41EC"/>
    <w:rsid w:val="00EF4827"/>
    <w:rsid w:val="00EF4AB1"/>
    <w:rsid w:val="00EF5317"/>
    <w:rsid w:val="00EF5AD3"/>
    <w:rsid w:val="00EF5E42"/>
    <w:rsid w:val="00EF5E69"/>
    <w:rsid w:val="00EF605A"/>
    <w:rsid w:val="00EF6083"/>
    <w:rsid w:val="00EF60B7"/>
    <w:rsid w:val="00EF68DE"/>
    <w:rsid w:val="00EF6984"/>
    <w:rsid w:val="00EF6A6B"/>
    <w:rsid w:val="00EF6EB0"/>
    <w:rsid w:val="00EF6F58"/>
    <w:rsid w:val="00EF7193"/>
    <w:rsid w:val="00F009B2"/>
    <w:rsid w:val="00F00B45"/>
    <w:rsid w:val="00F00C24"/>
    <w:rsid w:val="00F00E31"/>
    <w:rsid w:val="00F00F96"/>
    <w:rsid w:val="00F014D3"/>
    <w:rsid w:val="00F01A46"/>
    <w:rsid w:val="00F01B10"/>
    <w:rsid w:val="00F033C9"/>
    <w:rsid w:val="00F035B3"/>
    <w:rsid w:val="00F03A24"/>
    <w:rsid w:val="00F0418E"/>
    <w:rsid w:val="00F047D1"/>
    <w:rsid w:val="00F05CAF"/>
    <w:rsid w:val="00F060BB"/>
    <w:rsid w:val="00F06435"/>
    <w:rsid w:val="00F06764"/>
    <w:rsid w:val="00F06DBE"/>
    <w:rsid w:val="00F06E86"/>
    <w:rsid w:val="00F0744F"/>
    <w:rsid w:val="00F074C1"/>
    <w:rsid w:val="00F07845"/>
    <w:rsid w:val="00F07BEC"/>
    <w:rsid w:val="00F07D55"/>
    <w:rsid w:val="00F07F25"/>
    <w:rsid w:val="00F105D3"/>
    <w:rsid w:val="00F10C62"/>
    <w:rsid w:val="00F12587"/>
    <w:rsid w:val="00F1291E"/>
    <w:rsid w:val="00F12C9B"/>
    <w:rsid w:val="00F1358A"/>
    <w:rsid w:val="00F13F9D"/>
    <w:rsid w:val="00F142C9"/>
    <w:rsid w:val="00F142D5"/>
    <w:rsid w:val="00F14687"/>
    <w:rsid w:val="00F14E4E"/>
    <w:rsid w:val="00F16044"/>
    <w:rsid w:val="00F16470"/>
    <w:rsid w:val="00F16BF4"/>
    <w:rsid w:val="00F16DF3"/>
    <w:rsid w:val="00F1773F"/>
    <w:rsid w:val="00F17785"/>
    <w:rsid w:val="00F2003E"/>
    <w:rsid w:val="00F20618"/>
    <w:rsid w:val="00F213C8"/>
    <w:rsid w:val="00F215B2"/>
    <w:rsid w:val="00F21ACE"/>
    <w:rsid w:val="00F22006"/>
    <w:rsid w:val="00F2212D"/>
    <w:rsid w:val="00F224F5"/>
    <w:rsid w:val="00F229E5"/>
    <w:rsid w:val="00F22AF2"/>
    <w:rsid w:val="00F22B92"/>
    <w:rsid w:val="00F22FCB"/>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7D9"/>
    <w:rsid w:val="00F3292E"/>
    <w:rsid w:val="00F32C06"/>
    <w:rsid w:val="00F32C1A"/>
    <w:rsid w:val="00F32D75"/>
    <w:rsid w:val="00F32F18"/>
    <w:rsid w:val="00F33589"/>
    <w:rsid w:val="00F33D59"/>
    <w:rsid w:val="00F33E62"/>
    <w:rsid w:val="00F33FB2"/>
    <w:rsid w:val="00F345E3"/>
    <w:rsid w:val="00F3528A"/>
    <w:rsid w:val="00F35613"/>
    <w:rsid w:val="00F35A07"/>
    <w:rsid w:val="00F369F4"/>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119B"/>
    <w:rsid w:val="00F4160B"/>
    <w:rsid w:val="00F418B3"/>
    <w:rsid w:val="00F418BE"/>
    <w:rsid w:val="00F41A9C"/>
    <w:rsid w:val="00F42A7B"/>
    <w:rsid w:val="00F42B02"/>
    <w:rsid w:val="00F42E17"/>
    <w:rsid w:val="00F436A3"/>
    <w:rsid w:val="00F4371C"/>
    <w:rsid w:val="00F43C48"/>
    <w:rsid w:val="00F440B0"/>
    <w:rsid w:val="00F44D73"/>
    <w:rsid w:val="00F45E2F"/>
    <w:rsid w:val="00F46254"/>
    <w:rsid w:val="00F46976"/>
    <w:rsid w:val="00F46FE3"/>
    <w:rsid w:val="00F4721A"/>
    <w:rsid w:val="00F4733B"/>
    <w:rsid w:val="00F473F5"/>
    <w:rsid w:val="00F47AB6"/>
    <w:rsid w:val="00F50DB3"/>
    <w:rsid w:val="00F5102E"/>
    <w:rsid w:val="00F51051"/>
    <w:rsid w:val="00F51257"/>
    <w:rsid w:val="00F513A2"/>
    <w:rsid w:val="00F517D1"/>
    <w:rsid w:val="00F519FD"/>
    <w:rsid w:val="00F51E89"/>
    <w:rsid w:val="00F51F40"/>
    <w:rsid w:val="00F5274C"/>
    <w:rsid w:val="00F5291A"/>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247"/>
    <w:rsid w:val="00F563B3"/>
    <w:rsid w:val="00F566A5"/>
    <w:rsid w:val="00F57194"/>
    <w:rsid w:val="00F57B8C"/>
    <w:rsid w:val="00F57DC0"/>
    <w:rsid w:val="00F603CC"/>
    <w:rsid w:val="00F60521"/>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A0"/>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4EE0"/>
    <w:rsid w:val="00F85214"/>
    <w:rsid w:val="00F85445"/>
    <w:rsid w:val="00F85556"/>
    <w:rsid w:val="00F85701"/>
    <w:rsid w:val="00F85999"/>
    <w:rsid w:val="00F85DA4"/>
    <w:rsid w:val="00F866F1"/>
    <w:rsid w:val="00F86927"/>
    <w:rsid w:val="00F86AB7"/>
    <w:rsid w:val="00F870BF"/>
    <w:rsid w:val="00F871A1"/>
    <w:rsid w:val="00F8754D"/>
    <w:rsid w:val="00F875B9"/>
    <w:rsid w:val="00F87609"/>
    <w:rsid w:val="00F9004D"/>
    <w:rsid w:val="00F9055C"/>
    <w:rsid w:val="00F9056A"/>
    <w:rsid w:val="00F9071D"/>
    <w:rsid w:val="00F90D79"/>
    <w:rsid w:val="00F912B7"/>
    <w:rsid w:val="00F9147F"/>
    <w:rsid w:val="00F91672"/>
    <w:rsid w:val="00F91818"/>
    <w:rsid w:val="00F91971"/>
    <w:rsid w:val="00F92356"/>
    <w:rsid w:val="00F92765"/>
    <w:rsid w:val="00F92A60"/>
    <w:rsid w:val="00F93092"/>
    <w:rsid w:val="00F933C8"/>
    <w:rsid w:val="00F9389A"/>
    <w:rsid w:val="00F93BCF"/>
    <w:rsid w:val="00F9405F"/>
    <w:rsid w:val="00F9414D"/>
    <w:rsid w:val="00F9428D"/>
    <w:rsid w:val="00F9449F"/>
    <w:rsid w:val="00F94F82"/>
    <w:rsid w:val="00F95359"/>
    <w:rsid w:val="00F9568A"/>
    <w:rsid w:val="00F959BC"/>
    <w:rsid w:val="00F95A72"/>
    <w:rsid w:val="00F95B8B"/>
    <w:rsid w:val="00F95CEE"/>
    <w:rsid w:val="00F95FE5"/>
    <w:rsid w:val="00F96346"/>
    <w:rsid w:val="00F963D1"/>
    <w:rsid w:val="00F964FD"/>
    <w:rsid w:val="00F96A72"/>
    <w:rsid w:val="00F96B06"/>
    <w:rsid w:val="00F96CA5"/>
    <w:rsid w:val="00F96D84"/>
    <w:rsid w:val="00F97025"/>
    <w:rsid w:val="00F9783D"/>
    <w:rsid w:val="00F97D77"/>
    <w:rsid w:val="00FA020B"/>
    <w:rsid w:val="00FA089A"/>
    <w:rsid w:val="00FA09B2"/>
    <w:rsid w:val="00FA0F78"/>
    <w:rsid w:val="00FA10DA"/>
    <w:rsid w:val="00FA1160"/>
    <w:rsid w:val="00FA1424"/>
    <w:rsid w:val="00FA144C"/>
    <w:rsid w:val="00FA1618"/>
    <w:rsid w:val="00FA1DE7"/>
    <w:rsid w:val="00FA2388"/>
    <w:rsid w:val="00FA2550"/>
    <w:rsid w:val="00FA2B1E"/>
    <w:rsid w:val="00FA3231"/>
    <w:rsid w:val="00FA355E"/>
    <w:rsid w:val="00FA3B57"/>
    <w:rsid w:val="00FA3CFD"/>
    <w:rsid w:val="00FA3DEB"/>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BC"/>
    <w:rsid w:val="00FB0BE0"/>
    <w:rsid w:val="00FB0C02"/>
    <w:rsid w:val="00FB16A2"/>
    <w:rsid w:val="00FB1ED7"/>
    <w:rsid w:val="00FB1F08"/>
    <w:rsid w:val="00FB1F4D"/>
    <w:rsid w:val="00FB1FF4"/>
    <w:rsid w:val="00FB23D2"/>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94E"/>
    <w:rsid w:val="00FC6E7F"/>
    <w:rsid w:val="00FC70C4"/>
    <w:rsid w:val="00FC728C"/>
    <w:rsid w:val="00FC729C"/>
    <w:rsid w:val="00FC7340"/>
    <w:rsid w:val="00FC74E9"/>
    <w:rsid w:val="00FC75A4"/>
    <w:rsid w:val="00FC7640"/>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1A01"/>
    <w:rsid w:val="00FE261F"/>
    <w:rsid w:val="00FE27F9"/>
    <w:rsid w:val="00FE3387"/>
    <w:rsid w:val="00FE33C2"/>
    <w:rsid w:val="00FE3688"/>
    <w:rsid w:val="00FE3B3F"/>
    <w:rsid w:val="00FE4352"/>
    <w:rsid w:val="00FE49E2"/>
    <w:rsid w:val="00FE511C"/>
    <w:rsid w:val="00FE568F"/>
    <w:rsid w:val="00FE5E3E"/>
    <w:rsid w:val="00FE63BC"/>
    <w:rsid w:val="00FE65A7"/>
    <w:rsid w:val="00FE693D"/>
    <w:rsid w:val="00FE6D0C"/>
    <w:rsid w:val="00FE6FB8"/>
    <w:rsid w:val="00FE7C6C"/>
    <w:rsid w:val="00FF0288"/>
    <w:rsid w:val="00FF0787"/>
    <w:rsid w:val="00FF09AC"/>
    <w:rsid w:val="00FF0EE6"/>
    <w:rsid w:val="00FF0FE3"/>
    <w:rsid w:val="00FF1424"/>
    <w:rsid w:val="00FF15D2"/>
    <w:rsid w:val="00FF1900"/>
    <w:rsid w:val="00FF1911"/>
    <w:rsid w:val="00FF1F5B"/>
    <w:rsid w:val="00FF2055"/>
    <w:rsid w:val="00FF20FB"/>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 Id="rId8" Type="http://schemas.openxmlformats.org/officeDocument/2006/relationships/customXml" Target="ink/ink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0" Type="http://schemas.openxmlformats.org/officeDocument/2006/relationships/image" Target="media/image12.png"/><Relationship Id="rId41" Type="http://schemas.openxmlformats.org/officeDocument/2006/relationships/hyperlink" Target="https://github.com/MyPetOctocat/bachelor_202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24111"/>
    <w:rsid w:val="000B74CC"/>
    <w:rsid w:val="001130FF"/>
    <w:rsid w:val="00121C8B"/>
    <w:rsid w:val="00150D0E"/>
    <w:rsid w:val="00194888"/>
    <w:rsid w:val="00250812"/>
    <w:rsid w:val="002867F4"/>
    <w:rsid w:val="002E587D"/>
    <w:rsid w:val="002F4273"/>
    <w:rsid w:val="002F6C2B"/>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F6CE4"/>
    <w:rsid w:val="006078D9"/>
    <w:rsid w:val="00617E76"/>
    <w:rsid w:val="006D0DBF"/>
    <w:rsid w:val="006D6E23"/>
    <w:rsid w:val="006E7635"/>
    <w:rsid w:val="006F3D33"/>
    <w:rsid w:val="00785FAF"/>
    <w:rsid w:val="007A1C96"/>
    <w:rsid w:val="0083015B"/>
    <w:rsid w:val="00877B14"/>
    <w:rsid w:val="00921995"/>
    <w:rsid w:val="0099239C"/>
    <w:rsid w:val="00992FF7"/>
    <w:rsid w:val="00A313C0"/>
    <w:rsid w:val="00AC0D59"/>
    <w:rsid w:val="00B04807"/>
    <w:rsid w:val="00B13659"/>
    <w:rsid w:val="00B44956"/>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6</Pages>
  <Words>206858</Words>
  <Characters>1179097</Characters>
  <Application>Microsoft Office Word</Application>
  <DocSecurity>0</DocSecurity>
  <Lines>9825</Lines>
  <Paragraphs>276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8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146</cp:revision>
  <cp:lastPrinted>2011-10-23T20:42:00Z</cp:lastPrinted>
  <dcterms:created xsi:type="dcterms:W3CDTF">2011-09-21T18:30:00Z</dcterms:created>
  <dcterms:modified xsi:type="dcterms:W3CDTF">2022-07-30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1">
    <vt:lpwstr>6.12.0.0</vt:lpwstr>
  </property>
  <property fmtid="{D5CDD505-2E9C-101B-9397-08002B2CF9AE}" pid="5" name="CitaviDocumentProperty_8">
    <vt:lpwstr>CloudProjectKey=a7q4m2x96v3oofn851djsb8izjgyjn517l5b51m; ProjectName=Bachelor</vt:lpwstr>
  </property>
  <property fmtid="{D5CDD505-2E9C-101B-9397-08002B2CF9AE}" pid="6" name="CitaviDocumentProperty_6">
    <vt:lpwstr>False</vt:lpwstr>
  </property>
</Properties>
</file>